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30F5E02C" w:rsidR="00440666" w:rsidRPr="00B31447" w:rsidRDefault="00440666" w:rsidP="00F1010E">
      <w:pPr>
        <w:pStyle w:val="Title"/>
        <w:rPr>
          <w:sz w:val="28"/>
          <w:szCs w:val="28"/>
        </w:rPr>
      </w:pPr>
      <w:r w:rsidRPr="00B31447">
        <w:rPr>
          <w:sz w:val="28"/>
          <w:szCs w:val="28"/>
        </w:rPr>
        <w:t>Data is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7D35599C"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w:t>
      </w:r>
      <w:r w:rsidR="00614430" w:rsidRPr="00A6603F">
        <w:t>independent verification</w:t>
      </w:r>
      <w:r w:rsidR="00614430" w:rsidRPr="00A6603F">
        <w:t xml:space="preserve"> of results</w:t>
      </w:r>
      <w:r w:rsidR="00614430" w:rsidRPr="00A6603F">
        <w:t xml:space="preserve">, </w:t>
      </w:r>
      <w:r w:rsidR="00614430" w:rsidRPr="00A6603F">
        <w:t xml:space="preserve">efficient </w:t>
      </w:r>
      <w:r w:rsidR="00614430" w:rsidRPr="00A6603F">
        <w:t>secondary use of data, and knowledge synthesis</w:t>
      </w:r>
      <w:r w:rsidR="00614430" w:rsidRPr="00A6603F">
        <w:t xml:space="preserve">.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0%</w:t>
      </w:r>
      <w:r w:rsidR="00FE50D2">
        <w:t xml:space="preserve"> contained a data availability statement</w:t>
      </w:r>
      <w:r w:rsidR="00E52B73">
        <w:t>, most of which stated that data was available upon request</w:t>
      </w:r>
      <w:r w:rsidR="00701F0A">
        <w:t>. This rose from 0% in 2018 to 100% in 2022. However, o</w:t>
      </w:r>
      <w:r w:rsidR="00E17287">
        <w:t xml:space="preserve">nly 10% of articles’ authors provided data </w:t>
      </w:r>
      <w:r w:rsidR="00701F0A">
        <w:t>when</w:t>
      </w:r>
      <w:r w:rsidR="00E17287">
        <w:t xml:space="preserve"> </w:t>
      </w:r>
      <w:r w:rsidR="00701F0A">
        <w:t xml:space="preserve">it was </w:t>
      </w:r>
      <w:r w:rsidR="00E17287">
        <w:t>request</w:t>
      </w:r>
      <w:r w:rsidR="00701F0A">
        <w:t>ed</w:t>
      </w:r>
      <w:r w:rsidR="00E17287">
        <w:t xml:space="preserve">. </w:t>
      </w:r>
      <w:r w:rsidR="00701F0A">
        <w:t xml:space="preserve">Worryingly, 0% (0/18) of </w:t>
      </w:r>
      <w:r w:rsidR="00B760C6">
        <w:t xml:space="preserve">authors of </w:t>
      </w:r>
      <w:r w:rsidR="00701F0A">
        <w:t xml:space="preserve">articles with a ‘data available upon request’ statement provided data when requested. </w:t>
      </w:r>
      <w:r w:rsidR="00C827A3">
        <w:t>Results replicate the those found elsewhere: data is generally not available upon request</w:t>
      </w:r>
      <w:r w:rsidR="006D2C97">
        <w:t xml:space="preserve">, and data availability statements that data is available ‘upon request’ are insufficient.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0FD008E1" w14:textId="266FCE24" w:rsidR="00FD039E" w:rsidRPr="00921EF5" w:rsidRDefault="00FD039E" w:rsidP="00ED39B4">
      <w:pPr>
        <w:ind w:firstLine="0"/>
      </w:pPr>
      <w:r w:rsidRPr="00921EF5">
        <w:t xml:space="preserve">Recently, I received peer reviews </w:t>
      </w:r>
      <w:r w:rsidR="008448BE" w:rsidRPr="00921EF5">
        <w:t>for</w:t>
      </w:r>
      <w:r w:rsidRPr="00921EF5">
        <w:t xml:space="preserve"> a manuscript I wrote that meta-analy</w:t>
      </w:r>
      <w:r w:rsidR="00A75415" w:rsidRPr="00921EF5">
        <w:t>s</w:t>
      </w:r>
      <w:r w:rsidRPr="00921EF5">
        <w:t>ed the reliability of the Implicit Relational Assessment Procedure</w:t>
      </w:r>
      <w:r w:rsidR="00E91A6C" w:rsidRPr="00921EF5">
        <w:t xml:space="preserve"> </w:t>
      </w:r>
      <w:r w:rsidR="00E91A6C" w:rsidRPr="00921EF5">
        <w:fldChar w:fldCharType="begin"/>
      </w:r>
      <w:r w:rsidR="00E91A6C" w:rsidRPr="00921EF5">
        <w:instrText xml:space="preserve"> ADDIN ZOTERO_ITEM CSL_CITATION {"citationID":"7569zBPT","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w:instrText>
      </w:r>
      <w:r w:rsidR="00E91A6C" w:rsidRPr="00921EF5">
        <w:rPr>
          <w:rFonts w:hint="eastAsia"/>
        </w:rPr>
        <w:instrText>’</w:instrText>
      </w:r>
      <w:r w:rsidR="00E91A6C" w:rsidRPr="00921EF5">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921EF5">
        <w:rPr>
          <w:rFonts w:hint="eastAsia"/>
        </w:rPr>
        <w:instrText>α</w:instrText>
      </w:r>
      <w:r w:rsidR="00E91A6C" w:rsidRPr="00921EF5">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schema":"https://github.com/citation-style-language/schema/raw/master/csl-citation.json"} </w:instrText>
      </w:r>
      <w:r w:rsidR="00E91A6C" w:rsidRPr="00921EF5">
        <w:fldChar w:fldCharType="separate"/>
      </w:r>
      <w:r w:rsidR="00E91A6C" w:rsidRPr="00921EF5">
        <w:t>(IRAP; for reliability meta-analysis see Hussey &amp; Drake, 2020)</w:t>
      </w:r>
      <w:r w:rsidR="00E91A6C" w:rsidRPr="00921EF5">
        <w:fldChar w:fldCharType="end"/>
      </w:r>
      <w:r w:rsidRPr="00921EF5">
        <w:t xml:space="preserve">. The reviewers raised the question of whether the data, which came from two researchers, was representative of the broader population of IRAP data. </w:t>
      </w:r>
      <w:r w:rsidR="00E707F4" w:rsidRPr="00921EF5">
        <w:t xml:space="preserve">In trying to address this point, I decided </w:t>
      </w:r>
      <w:r w:rsidR="008448BE" w:rsidRPr="00921EF5">
        <w:t xml:space="preserve">to try to </w:t>
      </w:r>
      <w:r w:rsidR="008448BE" w:rsidRPr="00921EF5">
        <w:t>increase representativeness</w:t>
      </w:r>
      <w:r w:rsidR="008448BE" w:rsidRPr="00921EF5">
        <w:t xml:space="preserve"> by </w:t>
      </w:r>
      <w:r w:rsidR="00E707F4" w:rsidRPr="00921EF5">
        <w:t>contact</w:t>
      </w:r>
      <w:r w:rsidR="008448BE" w:rsidRPr="00921EF5">
        <w:t>ing</w:t>
      </w:r>
      <w:r w:rsidR="00E707F4" w:rsidRPr="00921EF5">
        <w:t xml:space="preserve"> other IRAP researchers to ask them to provide their data</w:t>
      </w:r>
      <w:r w:rsidR="008448BE" w:rsidRPr="00921EF5">
        <w:t xml:space="preserve"> to the analysis</w:t>
      </w:r>
      <w:r w:rsidR="00E707F4" w:rsidRPr="00921EF5">
        <w:t>. As I explored the idea, I quickly came to think that the question of data availability upon request was useful in and of itself</w:t>
      </w:r>
      <w:r w:rsidR="00A628BC">
        <w:t>, and so initiated this study.</w:t>
      </w:r>
    </w:p>
    <w:p w14:paraId="592CE71D" w14:textId="266786E7" w:rsidR="00206225" w:rsidRPr="00A1421A" w:rsidRDefault="00206225" w:rsidP="00F1010E">
      <w:r w:rsidRPr="00A1421A">
        <w:t xml:space="preserve">It is increasingly common for journals to require Data Availability Statements to be reported in submissions. Typically, these journal policies require that a URL to the publicly available data is reported in the manuscript or, failing that, the authors state that the data is available upon request. Naturally, policies also allow for situations where it is not possible to share the data for stated reasons. These policies therefore build on the same principle that many funding organisations have built their data sharing policies around, namely that data should be “as open as possible, and as closed as necessary” </w:t>
      </w:r>
      <w:r w:rsidR="000B5D8F">
        <w:fldChar w:fldCharType="begin"/>
      </w:r>
      <w:r w:rsidR="000B5D8F">
        <w:instrText xml:space="preserve"> ADDIN ZOTERO_ITEM CSL_CITATION {"citationID":"bhBx4EKk","properties":{"formattedCitation":"(European Comission, 2023)","plainCitation":"(European Co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ission"}],"accessed":{"date-parts":[["2023",3,23]]},"issued":{"date-parts":[["2023"]]}}}],"schema":"https://github.com/citation-style-language/schema/raw/master/csl-citation.json"} </w:instrText>
      </w:r>
      <w:r w:rsidR="000B5D8F">
        <w:fldChar w:fldCharType="separate"/>
      </w:r>
      <w:r w:rsidR="000B5D8F">
        <w:rPr>
          <w:noProof/>
        </w:rPr>
        <w:t>(European Co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w:t>
      </w:r>
      <w:r w:rsidR="00423D9C">
        <w:t>in encouraging or requiring data sharing</w:t>
      </w:r>
      <w:r w:rsidR="00423D9C">
        <w:t xml:space="preserve">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4F27257"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xml:space="preserve">, </w:t>
      </w:r>
      <w:r w:rsidR="006E28D8">
        <w:t xml:space="preserve">only 27% of datasets </w:t>
      </w:r>
      <w:r w:rsidR="006E28D8">
        <w:t>could be</w:t>
      </w:r>
      <w:r w:rsidR="006E28D8">
        <w:t xml:space="preserv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F84FA4">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F84FA4">
        <w:rPr>
          <w:noProof/>
        </w:rPr>
        <w:t>(Alsheikh-Ali et al., 2011; Savage &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w:t>
      </w:r>
      <w:r w:rsidR="005C3DE0">
        <w:t xml:space="preserve">only 7% of datasets </w:t>
      </w:r>
      <w:r w:rsidR="005C3DE0">
        <w:t xml:space="preserve">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r w:rsidR="001679C4">
        <w:t>Importantly, willingness to share data is also predictive of research quality: w</w:t>
      </w:r>
      <w:r w:rsidR="001679C4" w:rsidRPr="001679C4">
        <w:t xml:space="preserve">illingness to share </w:t>
      </w:r>
      <w:r w:rsidR="001679C4">
        <w:t xml:space="preserve">data has been shown to be </w:t>
      </w:r>
      <w:r w:rsidR="001679C4" w:rsidRPr="001679C4">
        <w:t>related to</w:t>
      </w:r>
      <w:r w:rsidR="001679C4">
        <w:t xml:space="preserve"> both (a)</w:t>
      </w:r>
      <w:r w:rsidR="001679C4" w:rsidRPr="001679C4">
        <w:t xml:space="preserve"> the strength of the evidence </w:t>
      </w:r>
      <w:r w:rsidR="001679C4">
        <w:t xml:space="preserve">reported </w:t>
      </w:r>
      <w:r w:rsidR="001679C4">
        <w:lastRenderedPageBreak/>
        <w:t xml:space="preserve">(i.e., magnitude of </w:t>
      </w:r>
      <w:r w:rsidR="001679C4" w:rsidRPr="001679C4">
        <w:rPr>
          <w:i/>
          <w:iCs/>
        </w:rPr>
        <w:t>p</w:t>
      </w:r>
      <w:r w:rsidR="001679C4">
        <w:t xml:space="preserve"> values) and (b) </w:t>
      </w:r>
      <w:r w:rsidR="001679C4" w:rsidRPr="001679C4">
        <w:t xml:space="preserve">the </w:t>
      </w:r>
      <w:r w:rsidR="001679C4">
        <w:t xml:space="preserve">number of reporting errors detected in the published article </w:t>
      </w:r>
      <w:r w:rsidR="001679C4">
        <w:fldChar w:fldCharType="begin"/>
      </w:r>
      <w:r w:rsidR="001679C4">
        <w:instrText xml:space="preserve"> ADDIN ZOTERO_ITEM CSL_CITATION {"citationID":"6vlCsDuF","properties":{"formattedCitation":"(Wicherts et al., 2011)","plainCitation":"(Wicherts et al., 2011)","noteIndex":0},"citationItems":[{"id":4570,"uris":["http://zotero.org/users/1687755/items/6JANB4ES"],"itemData":{"id":4570,"type":"article-journal","abstract":"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   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   Conclusions Our findings on the basis of psychological papers suggest that statistical results are particularly hard to verify when reanalysis is more likely to lead to contrasting conclusions. This highlights the importance of establishing mandatory data archiving policies.","container-title":"PLOS ONE","DOI":"10.1371/journal.pone.0026828","ISSN":"1932-6203","issue":"11","journalAbbreviation":"PLOS ONE","page":"e26828","source":"PLoS Journals","title":"Willingness to share research data is related to the strength of the evidence and the quality of reporting of statistical results","volume":"6","author":[{"family":"Wicherts","given":"Jelte M."},{"family":"Bakker","given":"Marjan"},{"family":"Molenaar","given":"Dylan"}],"issued":{"date-parts":[["2011",11,2]]}}}],"schema":"https://github.com/citation-style-language/schema/raw/master/csl-citation.json"} </w:instrText>
      </w:r>
      <w:r w:rsidR="001679C4">
        <w:fldChar w:fldCharType="separate"/>
      </w:r>
      <w:r w:rsidR="001679C4">
        <w:rPr>
          <w:noProof/>
        </w:rPr>
        <w:t>(Wicherts et al., 2011)</w:t>
      </w:r>
      <w:r w:rsidR="001679C4">
        <w:fldChar w:fldCharType="end"/>
      </w:r>
      <w:r w:rsidR="001679C4">
        <w:t xml:space="preserve">. As such, data sharing is important not only because of what it enables (e.g., </w:t>
      </w:r>
      <w:r w:rsidR="001679C4">
        <w:t xml:space="preserve">independent verification, secondary use of data, </w:t>
      </w:r>
      <w:r w:rsidR="001679C4">
        <w:t xml:space="preserve">and </w:t>
      </w:r>
      <w:r w:rsidR="001679C4">
        <w:t>knowledge synthesis</w:t>
      </w:r>
      <w:r w:rsidR="001679C4">
        <w:t xml:space="preserve">), but because the act of sharing itself represents a quality indicator. </w:t>
      </w:r>
      <w:r w:rsidR="000A62E0">
        <w:t xml:space="preserve">Based on this, I </w:t>
      </w:r>
      <w:r w:rsidR="009028DA">
        <w:t>assess</w:t>
      </w:r>
      <w:r w:rsidR="009028DA">
        <w:t>ed</w:t>
      </w:r>
      <w:r w:rsidR="009028DA">
        <w:t xml:space="preserve"> the </w:t>
      </w:r>
      <w:r w:rsidR="009028DA">
        <w:t xml:space="preserve">prevalence </w:t>
      </w:r>
      <w:r w:rsidR="009028DA">
        <w:t>of data sharing upon request within the IRAP literature</w:t>
      </w:r>
      <w:r w:rsidR="009028DA">
        <w:t>.</w:t>
      </w:r>
    </w:p>
    <w:p w14:paraId="18601CDE" w14:textId="77777777" w:rsidR="00D060AF" w:rsidRDefault="00D060AF" w:rsidP="001A3D1A"/>
    <w:p w14:paraId="1E3CCFD1" w14:textId="77777777" w:rsidR="00D060AF" w:rsidRPr="00B93464" w:rsidRDefault="00D060AF" w:rsidP="00D060AF">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D060AF" w:rsidRPr="00C35BC5" w14:paraId="3B0220C2" w14:textId="77777777" w:rsidTr="004F31D6">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DFD3448" w14:textId="77777777" w:rsidR="00D060AF" w:rsidRPr="00C35BC5" w:rsidRDefault="00D060AF" w:rsidP="004F31D6">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5CB8035" w14:textId="77777777" w:rsidR="00D060AF" w:rsidRPr="00C35BC5" w:rsidRDefault="00D060AF" w:rsidP="004F31D6">
            <w:pPr>
              <w:pStyle w:val="table"/>
              <w:jc w:val="left"/>
            </w:pPr>
            <w:r w:rsidRPr="008017FA">
              <w:rPr>
                <w:i/>
                <w:iCs/>
              </w:rPr>
              <w:t>N</w:t>
            </w:r>
            <w:r w:rsidRPr="00C35BC5">
              <w:t xml:space="preserve"> articles</w:t>
            </w:r>
          </w:p>
        </w:tc>
      </w:tr>
      <w:tr w:rsidR="00D060AF" w:rsidRPr="00C35BC5" w14:paraId="053E7083"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AF9275" w14:textId="77777777" w:rsidR="00D060AF" w:rsidRPr="00C35BC5" w:rsidRDefault="00D060AF" w:rsidP="004F31D6">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992867D" w14:textId="77777777" w:rsidR="00D060AF" w:rsidRPr="00C35BC5" w:rsidRDefault="00D060AF" w:rsidP="004F31D6">
            <w:pPr>
              <w:pStyle w:val="table"/>
              <w:tabs>
                <w:tab w:val="decimal" w:pos="445"/>
              </w:tabs>
            </w:pPr>
            <w:r w:rsidRPr="00C35BC5">
              <w:t>24</w:t>
            </w:r>
          </w:p>
        </w:tc>
      </w:tr>
      <w:tr w:rsidR="00D060AF" w:rsidRPr="00C35BC5" w14:paraId="3902303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76EF1E2" w14:textId="77777777" w:rsidR="00D060AF" w:rsidRPr="00C35BC5" w:rsidRDefault="00D060AF" w:rsidP="004F31D6">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6424FF5" w14:textId="77777777" w:rsidR="00D060AF" w:rsidRPr="00C35BC5" w:rsidRDefault="00D060AF" w:rsidP="004F31D6">
            <w:pPr>
              <w:pStyle w:val="table"/>
              <w:tabs>
                <w:tab w:val="decimal" w:pos="445"/>
              </w:tabs>
            </w:pPr>
            <w:r w:rsidRPr="00C35BC5">
              <w:t>8</w:t>
            </w:r>
          </w:p>
        </w:tc>
      </w:tr>
      <w:tr w:rsidR="00D060AF" w:rsidRPr="00C35BC5" w14:paraId="632739B1"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006907" w14:textId="77777777" w:rsidR="00D060AF" w:rsidRPr="00C35BC5" w:rsidRDefault="00D060AF" w:rsidP="004F31D6">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C9EA1D" w14:textId="77777777" w:rsidR="00D060AF" w:rsidRPr="00C35BC5" w:rsidRDefault="00D060AF" w:rsidP="004F31D6">
            <w:pPr>
              <w:pStyle w:val="table"/>
              <w:tabs>
                <w:tab w:val="decimal" w:pos="445"/>
              </w:tabs>
            </w:pPr>
            <w:r w:rsidRPr="00C35BC5">
              <w:t>5</w:t>
            </w:r>
          </w:p>
        </w:tc>
      </w:tr>
      <w:tr w:rsidR="00D060AF" w:rsidRPr="00C35BC5" w14:paraId="7C267FD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2DD2F5D" w14:textId="77777777" w:rsidR="00D060AF" w:rsidRPr="00C35BC5" w:rsidRDefault="00D060AF" w:rsidP="004F31D6">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A6EEA7D" w14:textId="77777777" w:rsidR="00D060AF" w:rsidRPr="00C35BC5" w:rsidRDefault="00D060AF" w:rsidP="004F31D6">
            <w:pPr>
              <w:pStyle w:val="table"/>
              <w:tabs>
                <w:tab w:val="decimal" w:pos="445"/>
              </w:tabs>
            </w:pPr>
            <w:r w:rsidRPr="00C35BC5">
              <w:t>4</w:t>
            </w:r>
          </w:p>
        </w:tc>
      </w:tr>
      <w:tr w:rsidR="00D060AF" w:rsidRPr="00C35BC5" w14:paraId="0DDC306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046C45" w14:textId="77777777" w:rsidR="00D060AF" w:rsidRPr="00C35BC5" w:rsidRDefault="00D060AF" w:rsidP="004F31D6">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0BA8064" w14:textId="77777777" w:rsidR="00D060AF" w:rsidRPr="00C35BC5" w:rsidRDefault="00D060AF" w:rsidP="004F31D6">
            <w:pPr>
              <w:pStyle w:val="table"/>
              <w:tabs>
                <w:tab w:val="decimal" w:pos="445"/>
              </w:tabs>
            </w:pPr>
            <w:r w:rsidRPr="00C35BC5">
              <w:t>2</w:t>
            </w:r>
          </w:p>
        </w:tc>
      </w:tr>
      <w:tr w:rsidR="00D060AF" w:rsidRPr="00C35BC5" w14:paraId="4BB8D86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339C279" w14:textId="77777777" w:rsidR="00D060AF" w:rsidRPr="00C35BC5" w:rsidRDefault="00D060AF" w:rsidP="004F31D6">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9E6863E" w14:textId="77777777" w:rsidR="00D060AF" w:rsidRPr="00C35BC5" w:rsidRDefault="00D060AF" w:rsidP="004F31D6">
            <w:pPr>
              <w:pStyle w:val="table"/>
              <w:tabs>
                <w:tab w:val="decimal" w:pos="445"/>
              </w:tabs>
            </w:pPr>
            <w:r w:rsidRPr="00C35BC5">
              <w:t>2</w:t>
            </w:r>
          </w:p>
        </w:tc>
      </w:tr>
      <w:tr w:rsidR="00D060AF" w:rsidRPr="00C35BC5" w14:paraId="7EEE5FD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D53E0FC" w14:textId="77777777" w:rsidR="00D060AF" w:rsidRPr="00C35BC5" w:rsidRDefault="00D060AF" w:rsidP="004F31D6">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EAE209" w14:textId="77777777" w:rsidR="00D060AF" w:rsidRPr="00C35BC5" w:rsidRDefault="00D060AF" w:rsidP="004F31D6">
            <w:pPr>
              <w:pStyle w:val="table"/>
              <w:tabs>
                <w:tab w:val="decimal" w:pos="445"/>
              </w:tabs>
            </w:pPr>
            <w:r w:rsidRPr="00C35BC5">
              <w:t>1</w:t>
            </w:r>
          </w:p>
        </w:tc>
      </w:tr>
      <w:tr w:rsidR="00D060AF" w:rsidRPr="00C35BC5" w14:paraId="13ACEFD7"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9DF9C84" w14:textId="77777777" w:rsidR="00D060AF" w:rsidRPr="00C35BC5" w:rsidRDefault="00D060AF" w:rsidP="004F31D6">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842C86" w14:textId="77777777" w:rsidR="00D060AF" w:rsidRPr="00C35BC5" w:rsidRDefault="00D060AF" w:rsidP="004F31D6">
            <w:pPr>
              <w:pStyle w:val="table"/>
              <w:tabs>
                <w:tab w:val="decimal" w:pos="445"/>
              </w:tabs>
            </w:pPr>
            <w:r w:rsidRPr="00C35BC5">
              <w:t>1</w:t>
            </w:r>
          </w:p>
        </w:tc>
      </w:tr>
      <w:tr w:rsidR="00D060AF" w:rsidRPr="00C35BC5" w14:paraId="418EF69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79D8CE" w14:textId="77777777" w:rsidR="00D060AF" w:rsidRPr="00C35BC5" w:rsidRDefault="00D060AF" w:rsidP="004F31D6">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7F3E8A" w14:textId="77777777" w:rsidR="00D060AF" w:rsidRPr="00C35BC5" w:rsidRDefault="00D060AF" w:rsidP="004F31D6">
            <w:pPr>
              <w:pStyle w:val="table"/>
              <w:tabs>
                <w:tab w:val="decimal" w:pos="445"/>
              </w:tabs>
            </w:pPr>
            <w:r w:rsidRPr="00C35BC5">
              <w:t>1</w:t>
            </w:r>
          </w:p>
        </w:tc>
      </w:tr>
      <w:tr w:rsidR="00D060AF" w:rsidRPr="00C35BC5" w14:paraId="0C1C4A34"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97037B" w14:textId="77777777" w:rsidR="00D060AF" w:rsidRPr="00C35BC5" w:rsidRDefault="00D060AF" w:rsidP="004F31D6">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06D4C7D" w14:textId="77777777" w:rsidR="00D060AF" w:rsidRPr="00C35BC5" w:rsidRDefault="00D060AF" w:rsidP="004F31D6">
            <w:pPr>
              <w:pStyle w:val="table"/>
              <w:tabs>
                <w:tab w:val="decimal" w:pos="445"/>
              </w:tabs>
            </w:pPr>
            <w:r w:rsidRPr="00C35BC5">
              <w:t>1</w:t>
            </w:r>
          </w:p>
        </w:tc>
      </w:tr>
      <w:tr w:rsidR="00D060AF" w:rsidRPr="00C35BC5" w14:paraId="7B38855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4576ADB" w14:textId="77777777" w:rsidR="00D060AF" w:rsidRPr="00C35BC5" w:rsidRDefault="00D060AF" w:rsidP="004F31D6">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8AB35B8" w14:textId="77777777" w:rsidR="00D060AF" w:rsidRPr="00C35BC5" w:rsidRDefault="00D060AF" w:rsidP="004F31D6">
            <w:pPr>
              <w:pStyle w:val="table"/>
              <w:tabs>
                <w:tab w:val="decimal" w:pos="445"/>
              </w:tabs>
            </w:pPr>
            <w:r w:rsidRPr="00C35BC5">
              <w:t>1</w:t>
            </w:r>
          </w:p>
        </w:tc>
      </w:tr>
      <w:tr w:rsidR="00D060AF" w:rsidRPr="00C35BC5" w14:paraId="72D5CAED"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26169D3" w14:textId="77777777" w:rsidR="00D060AF" w:rsidRPr="00C35BC5" w:rsidRDefault="00D060AF" w:rsidP="004F31D6">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25951A" w14:textId="77777777" w:rsidR="00D060AF" w:rsidRPr="00C35BC5" w:rsidRDefault="00D060AF" w:rsidP="004F31D6">
            <w:pPr>
              <w:pStyle w:val="table"/>
              <w:tabs>
                <w:tab w:val="decimal" w:pos="445"/>
              </w:tabs>
            </w:pPr>
            <w:r w:rsidRPr="00C35BC5">
              <w:t>1</w:t>
            </w:r>
          </w:p>
        </w:tc>
      </w:tr>
      <w:tr w:rsidR="00D060AF" w:rsidRPr="00C35BC5" w14:paraId="47CC3B1C"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ED6E70D" w14:textId="77777777" w:rsidR="00D060AF" w:rsidRPr="00C35BC5" w:rsidRDefault="00D060AF" w:rsidP="004F31D6">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6AA86D" w14:textId="77777777" w:rsidR="00D060AF" w:rsidRPr="00C35BC5" w:rsidRDefault="00D060AF" w:rsidP="004F31D6">
            <w:pPr>
              <w:pStyle w:val="table"/>
              <w:tabs>
                <w:tab w:val="decimal" w:pos="445"/>
              </w:tabs>
            </w:pPr>
            <w:r w:rsidRPr="00C35BC5">
              <w:t>1</w:t>
            </w:r>
          </w:p>
        </w:tc>
      </w:tr>
    </w:tbl>
    <w:p w14:paraId="01046F07" w14:textId="77777777" w:rsidR="00D060AF" w:rsidRDefault="00D060AF" w:rsidP="00D060AF"/>
    <w:p w14:paraId="49F02EB6" w14:textId="77777777" w:rsidR="00D060AF" w:rsidRPr="001A3D1A" w:rsidRDefault="00D060AF" w:rsidP="00D060AF">
      <w:pPr>
        <w:ind w:firstLine="0"/>
      </w:pP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4A1DF8AD"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w:t>
        </w:r>
        <w:proofErr w:type="spellStart"/>
        <w:r w:rsidRPr="008C6BE4">
          <w:rPr>
            <w:rStyle w:val="Hyperlink"/>
          </w:rPr>
          <w:t>nugzb</w:t>
        </w:r>
        <w:proofErr w:type="spellEnd"/>
      </w:hyperlink>
      <w:r>
        <w:t>.</w:t>
      </w:r>
      <w:r w:rsidR="00E73213">
        <w:t xml:space="preserve"> All IRAP datasets that could be publicly shared are also available at that link. </w:t>
      </w:r>
      <w:r w:rsidR="00F951E9">
        <w:t>Datasets that cannot be publicly shared due to the original author’s requirements are available upon request from the author</w:t>
      </w:r>
      <w:r w:rsidR="008F0C2D">
        <w:t xml:space="preserve"> (</w:t>
      </w:r>
      <w:hyperlink r:id="rId10" w:history="1">
        <w:r w:rsidR="008F0C2D" w:rsidRPr="00A7006D">
          <w:rPr>
            <w:rStyle w:val="Hyperlink"/>
          </w:rPr>
          <w:t>ian.hussey@icloud.com</w:t>
        </w:r>
      </w:hyperlink>
      <w:r w:rsidR="008F0C2D">
        <w:t xml:space="preserve">). </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2229BDBF" w:rsidR="00772B40" w:rsidRPr="00C00608"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w:t>
      </w:r>
      <w:r w:rsidR="00D30FF3" w:rsidRPr="00B673F2">
        <w:t xml:space="preserve">an existing systematic </w:t>
      </w:r>
      <w:r w:rsidR="00D30FF3" w:rsidRPr="00B673F2">
        <w:t xml:space="preserve">search </w:t>
      </w:r>
      <w:r w:rsidR="00D30FF3" w:rsidRPr="00B673F2">
        <w:t xml:space="preserve">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w:t>
      </w:r>
      <w:r w:rsidR="00D30FF3" w:rsidRPr="00B673F2">
        <w:t>search</w:t>
      </w:r>
      <w:r w:rsidR="00D30FF3" w:rsidRPr="00B673F2">
        <w:t xml:space="preserve">, including Boolean search strings, all materials necessary to reproduce, reuse, or update the </w:t>
      </w:r>
      <w:r w:rsidR="00D30FF3" w:rsidRPr="00B673F2">
        <w:t>search</w:t>
      </w:r>
      <w:r w:rsidR="00D30FF3" w:rsidRPr="00B673F2">
        <w:t xml:space="preserve">, all data, and R code to reproduce the analyses are available in that </w:t>
      </w:r>
      <w:r w:rsidR="00D30FF3" w:rsidRPr="00B673F2">
        <w:t xml:space="preserve">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xml:space="preserve">. </w:t>
      </w:r>
      <w:r w:rsidR="00D30FF3" w:rsidRPr="00B673F2">
        <w:t>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w:t>
      </w:r>
      <w:r w:rsidR="00E91A6C" w:rsidRPr="00B673F2">
        <w:t xml:space="preserve">already had the data for these studies </w:t>
      </w:r>
      <w:r w:rsidR="00E91A6C" w:rsidRPr="00B673F2">
        <w:fldChar w:fldCharType="begin"/>
      </w:r>
      <w:r w:rsidR="00E91A6C" w:rsidRPr="00B673F2">
        <w:instrText xml:space="preserve"> ADDIN ZOTERO_ITEM CSL_CITATION {"citationID":"zsbbbSQ7","properties":{"formattedCitation":"(Hussey &amp; Drake, 2020)","plainCitation":"(Hussey &amp; Drake, 2020)","noteIndex":0},"citationItems":[{"id":12684,"uris":["http://zotero.org/users/1687755/items/MU3ZSDRR"],"itemData":{"id":12684,"type":"article-journal","abstract":"Evidence for the IRAP</w:instrText>
      </w:r>
      <w:r w:rsidR="00E91A6C" w:rsidRPr="00B673F2">
        <w:rPr>
          <w:rFonts w:hint="eastAsia"/>
        </w:rPr>
        <w:instrText>’</w:instrText>
      </w:r>
      <w:r w:rsidR="00E91A6C" w:rsidRPr="00B673F2">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B673F2">
        <w:rPr>
          <w:rFonts w:hint="eastAsia"/>
        </w:rPr>
        <w:instrText>α</w:instrText>
      </w:r>
      <w:r w:rsidR="00E91A6C" w:rsidRPr="00B673F2">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E91A6C" w:rsidRPr="00B673F2">
        <w:fldChar w:fldCharType="separate"/>
      </w:r>
      <w:r w:rsidR="00E91A6C" w:rsidRPr="00B673F2">
        <w:t>(Hussey &amp; Drake, 2020)</w:t>
      </w:r>
      <w:r w:rsidR="00E91A6C" w:rsidRPr="00B673F2">
        <w:fldChar w:fldCharType="end"/>
      </w:r>
      <w:r w:rsidR="00E91A6C" w:rsidRPr="00B673F2">
        <w:t>.</w:t>
      </w:r>
      <w:r w:rsidR="00DB13D2" w:rsidRPr="00B673F2">
        <w:t xml:space="preserve"> I found 52 such articles. </w:t>
      </w:r>
      <w:r w:rsidR="00CE4808" w:rsidRPr="00B673F2">
        <w:t>The number of IRAP articles per journal can be found in Table 1.</w:t>
      </w:r>
    </w:p>
    <w:p w14:paraId="460622AD" w14:textId="0C3EAB61" w:rsidR="00F66967" w:rsidRDefault="00F66967" w:rsidP="00F1010E">
      <w:pPr>
        <w:pStyle w:val="Heading2"/>
      </w:pPr>
      <w:r>
        <w:t>Journal policies</w:t>
      </w:r>
    </w:p>
    <w:p w14:paraId="6AFDB1E7" w14:textId="70964556" w:rsidR="003D77E9" w:rsidRDefault="003D77E9" w:rsidP="00F1010E">
      <w:r>
        <w:t xml:space="preserve">Interestingly, three of the top four journals have data sharing policies that require data sharing. </w:t>
      </w:r>
      <w:r w:rsidRPr="003D77E9">
        <w:t>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data availability statemen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Pr="003D77E9">
        <w:t xml:space="preserve">International Journal of Psychology &amp; Psychological Therapy does not have a data sharing </w:t>
      </w:r>
      <w:r w:rsidRPr="003D77E9">
        <w:t>p</w:t>
      </w:r>
      <w:r w:rsidRPr="003D77E9">
        <w:t>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Journal of Contextual Behavioral Science requires data sharing except in circumstances that must be justified at 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requires data sharing except in circumstances that must be justified at 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48540DE8" w14:textId="1F2C2C8E" w:rsidR="00A448A5" w:rsidRDefault="00A448A5" w:rsidP="00F1010E">
      <w:pPr>
        <w:pStyle w:val="Heading2"/>
      </w:pPr>
      <w:r>
        <w:t>Prevalence of data availability statements</w:t>
      </w:r>
    </w:p>
    <w:p w14:paraId="34F68941" w14:textId="595AD1A2" w:rsidR="0090171F" w:rsidRDefault="004B0D79" w:rsidP="00F1010E">
      <w:r>
        <w:t xml:space="preserve">Of the 52 articles, 21 (40.4%) contained a data sharing statement. </w:t>
      </w:r>
      <w:r w:rsidR="000C3801">
        <w:t xml:space="preserve">Encouragingly, the </w:t>
      </w:r>
      <w:r w:rsidR="00107DB2">
        <w:t>proportion of articles increased from 0% in 2018 to 100% in 2022 (see Figure 1).</w:t>
      </w:r>
      <w:r w:rsidR="00232B58">
        <w:t xml:space="preserve"> </w:t>
      </w:r>
      <w:r w:rsidR="00232B58">
        <w:t>It is worth noting that it is difficult to define a precise date when these policies came into effect</w:t>
      </w:r>
      <w:r w:rsidR="00D9185E">
        <w:t>. F</w:t>
      </w:r>
      <w:r w:rsidR="00414B73">
        <w:t>or example, f</w:t>
      </w:r>
      <w:r w:rsidR="00D9185E">
        <w:t xml:space="preserve">rom speaking the editor of JCBS, </w:t>
      </w:r>
      <w:r w:rsidR="0037519A">
        <w:t xml:space="preserve">these </w:t>
      </w:r>
      <w:r w:rsidR="00232B58">
        <w:t>polic</w:t>
      </w:r>
      <w:r w:rsidR="0037519A">
        <w:t>ies</w:t>
      </w:r>
      <w:r w:rsidR="00232B58">
        <w:t xml:space="preserve"> </w:t>
      </w:r>
      <w:r w:rsidR="0037519A">
        <w:t xml:space="preserve">were </w:t>
      </w:r>
      <w:r w:rsidR="00232B58">
        <w:t xml:space="preserve">progressively rolled out through the different levels of the journal’s </w:t>
      </w:r>
      <w:r w:rsidR="00232B58">
        <w:t xml:space="preserve">article handling processes over time. Regardless, results demonstrate that data sharing statements have moved from absent to ubiquitous across these years. </w:t>
      </w:r>
    </w:p>
    <w:p w14:paraId="6FA1B584" w14:textId="77777777" w:rsidR="00772B40" w:rsidRDefault="00772B40" w:rsidP="00F1010E"/>
    <w:p w14:paraId="692CE12E" w14:textId="54EF4AC4" w:rsidR="00FD697B" w:rsidRPr="00664F28" w:rsidRDefault="0003580B" w:rsidP="00F1010E">
      <w:pPr>
        <w:pStyle w:val="figureandtablename"/>
      </w:pPr>
      <w:r>
        <w:rPr>
          <w:b/>
          <w:bCs/>
        </w:rPr>
        <w:br w:type="column"/>
      </w:r>
      <w:r w:rsidR="00FD697B" w:rsidRPr="00664F28">
        <w:rPr>
          <w:b/>
          <w:bCs/>
        </w:rPr>
        <w:lastRenderedPageBreak/>
        <w:t>Figure 1.</w:t>
      </w:r>
      <w:r w:rsidR="00FD697B" w:rsidRPr="00664F28">
        <w:t xml:space="preserve"> Percent of articles reporting a data availability statement per year.</w:t>
      </w:r>
    </w:p>
    <w:p w14:paraId="460ED398" w14:textId="2B193C69" w:rsidR="002B6AEC" w:rsidRDefault="00FD697B" w:rsidP="00D75410">
      <w:pPr>
        <w:ind w:firstLine="0"/>
      </w:pPr>
      <w:r>
        <w:rPr>
          <w:noProof/>
        </w:rPr>
        <w:drawing>
          <wp:inline distT="0" distB="0" distL="0" distR="0" wp14:anchorId="14022F80" wp14:editId="56F3F6A3">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201DA6F6" w14:textId="10AC4184" w:rsidR="002B6AEC" w:rsidRPr="003D77E9" w:rsidRDefault="00EA27FA" w:rsidP="00F1010E">
      <w:pPr>
        <w:pStyle w:val="Heading2"/>
      </w:pPr>
      <w:r>
        <w:t>Prevalence of d</w:t>
      </w:r>
      <w:r w:rsidR="002B6AEC">
        <w:t xml:space="preserve">ata sharing </w:t>
      </w:r>
      <w:r>
        <w:t>upon request</w:t>
      </w:r>
    </w:p>
    <w:p w14:paraId="56181266" w14:textId="2E015429" w:rsidR="00705A51" w:rsidRDefault="00E00BFF" w:rsidP="00F1010E">
      <w:r>
        <w:t xml:space="preserve">I </w:t>
      </w:r>
      <w:r w:rsidR="000B6F94">
        <w:t>sent</w:t>
      </w:r>
      <w:r w:rsidR="0051504C">
        <w:t xml:space="preserve"> a data </w:t>
      </w:r>
      <w:r w:rsidR="0097747F">
        <w:t xml:space="preserve">sharing </w:t>
      </w:r>
      <w:r w:rsidR="0051504C">
        <w:t xml:space="preserve">request to </w:t>
      </w:r>
      <w:r>
        <w:t>every corresponding author</w:t>
      </w:r>
      <w:r w:rsidR="0051504C">
        <w:t xml:space="preserve"> via email</w:t>
      </w:r>
      <w:r w:rsidR="00E91A6C">
        <w:t xml:space="preserve">. </w:t>
      </w:r>
      <w:r w:rsidR="00705A51">
        <w:t>A copy of the email can be found in the supplementary materials (</w:t>
      </w:r>
      <w:hyperlink r:id="rId12"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w:t>
      </w:r>
      <w:r w:rsidR="00705A51">
        <w:t xml:space="preserve">hoped that authors could reply within two weeks to indicate whether they are able and willing to share the data. </w:t>
      </w:r>
      <w:r w:rsidR="00283F25">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in order to make it openly available in the first instance, and to request it be shared with me but not made public as a fall back option.</w:t>
      </w:r>
    </w:p>
    <w:p w14:paraId="515B7114" w14:textId="0A7C1AAD" w:rsidR="00CE4808" w:rsidRDefault="0051504C" w:rsidP="00F1010E">
      <w:r>
        <w:t xml:space="preserve">Email addresses were obtained from the article PDFs in the first instance. This was supplemented with internet and social media searches for current email addresses. </w:t>
      </w:r>
      <w:r w:rsidR="00E91A6C">
        <w:t>If I knew them personally, I also contacted one or more senior authors</w:t>
      </w:r>
      <w:r w:rsidR="00E00BFF">
        <w:t xml:space="preserve">. </w:t>
      </w:r>
      <w:r w:rsidR="00E91A6C">
        <w:t>This was the case for the ma</w:t>
      </w:r>
      <w:r w:rsidR="00980F64">
        <w:t xml:space="preserve">ny articles, given that IRAP research community is quite small and dominated by a small number of authors </w:t>
      </w:r>
      <w:r w:rsidR="00980F64">
        <w:fldChar w:fldCharType="begin"/>
      </w:r>
      <w:r w:rsidR="00980F64">
        <w:instrText xml:space="preserve"> ADDIN ZOTERO_ITEM CSL_CITATION {"citationID":"EsMscWy0","properties":{"formattedCitation":"(for authorship analysis, see Hussey, 2022)","plainCitation":"(for authorship analysis, see 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w:instrText>
      </w:r>
      <w:r w:rsidR="00980F64">
        <w:rPr>
          <w:rFonts w:hint="eastAsia"/>
        </w:rPr>
        <w:instrText>’</w:instrText>
      </w:r>
      <w:r w:rsidR="00980F64">
        <w:instrText xml:space="preserve">s (2022) account, (1) Barnes-Holmes repeatedly and explicitly stated that the IRAP is an implicit measure, and (2) Barnes-Holmes did not </w:instrText>
      </w:r>
      <w:r w:rsidR="00980F64">
        <w:rPr>
          <w:rFonts w:hint="eastAsia"/>
        </w:rPr>
        <w:instrText>“</w:instrText>
      </w:r>
      <w:r w:rsidR="00980F64">
        <w:instrText>lose control</w:instrText>
      </w:r>
      <w:r w:rsidR="00980F64">
        <w:rPr>
          <w:rFonts w:hint="eastAsia"/>
        </w:rPr>
        <w:instrText>”</w:instrText>
      </w:r>
      <w:r w:rsidR="00980F64">
        <w:instrText xml:space="preserve"> of the task. Rather, he and his research group have produced the majority of all IRAP publications. The credibility of Barnes-Holmes &amp; Harte</w:instrText>
      </w:r>
      <w:r w:rsidR="00980F64">
        <w:rPr>
          <w:rFonts w:hint="eastAsia"/>
        </w:rPr>
        <w:instrText>’</w:instrText>
      </w:r>
      <w:r w:rsidR="00980F64">
        <w:instrText>s (2022) suggestions regarding the future of the IRAP is undermined by their inaccurate account of its past. However, their analogy with Frankenstein</w:instrText>
      </w:r>
      <w:r w:rsidR="00980F64">
        <w:rPr>
          <w:rFonts w:hint="eastAsia"/>
        </w:rPr>
        <w:instrText>’</w:instrText>
      </w:r>
      <w:r w:rsidR="00980F64">
        <w:instrText>s monster still holds, albeit under an alternative and correct reading of Shelly</w:instrText>
      </w:r>
      <w:r w:rsidR="00980F64">
        <w:rPr>
          <w:rFonts w:hint="eastAsia"/>
        </w:rPr>
        <w:instrText>’</w:instrText>
      </w:r>
      <w:r w:rsidR="00980F64">
        <w:instrText xml:space="preserve">s novel as a cautionary tale about scientific recklessness.","DOI":"10.31234/osf.io/qmg6s","language":"en-us","publisher":"PsyArXiv","source":"OSF Preprints","title":"Reply to Barnes-Holmes &amp; Harte (2022) </w:instrText>
      </w:r>
      <w:r w:rsidR="00980F64">
        <w:rPr>
          <w:rFonts w:hint="eastAsia"/>
        </w:rPr>
        <w:instrText>“</w:instrText>
      </w:r>
      <w:r w:rsidR="00980F64">
        <w:instrText>The IRAP as a Measure of Implicit Cognition: A Case of Frankenstein</w:instrText>
      </w:r>
      <w:r w:rsidR="00980F64">
        <w:rPr>
          <w:rFonts w:hint="eastAsia"/>
        </w:rPr>
        <w:instrText>’</w:instrText>
      </w:r>
      <w:r w:rsidR="00980F64">
        <w:instrText>s Monster</w:instrText>
      </w:r>
      <w:r w:rsidR="00980F64">
        <w:rPr>
          <w:rFonts w:hint="eastAsia"/>
        </w:rPr>
        <w:instrText>”</w:instrText>
      </w:r>
      <w:r w:rsidR="00980F64">
        <w:instrText xml:space="preserve">","title-short":"Reply to Barnes-Holmes &amp; Harte (2022) </w:instrText>
      </w:r>
      <w:r w:rsidR="00980F64">
        <w:rPr>
          <w:rFonts w:hint="eastAsia"/>
        </w:rPr>
        <w:instrText>“</w:instrText>
      </w:r>
      <w:r w:rsidR="00980F64">
        <w:instrText xml:space="preserve">The IRAP as a Measure of Implicit Cognition","URL":"https://psyarxiv.com/qmg6s/","author":[{"family":"Hussey","given":"Ian"}],"accessed":{"date-parts":[["2023",1,2]]},"issued":{"date-parts":[["2022",10,5]]}},"label":"page","prefix":"for authorship analysis, see "}],"schema":"https://github.com/citation-style-language/schema/raw/master/csl-citation.json"} </w:instrText>
      </w:r>
      <w:r w:rsidR="00980F64">
        <w:fldChar w:fldCharType="separate"/>
      </w:r>
      <w:r w:rsidR="00980F64">
        <w:rPr>
          <w:noProof/>
        </w:rPr>
        <w:t>(for authorship analysis, see Hussey, 2022)</w:t>
      </w:r>
      <w:r w:rsidR="00980F64">
        <w:fldChar w:fldCharType="end"/>
      </w:r>
      <w:r w:rsidR="00980F64">
        <w:t xml:space="preserve">. </w:t>
      </w:r>
      <w:r w:rsidR="00E957E6">
        <w:t xml:space="preserve">In some cases, I asked senior authors if they had up to date contact details for corresponding authors, but none were provided. </w:t>
      </w:r>
      <w:r w:rsidR="00980F64">
        <w:t>If</w:t>
      </w:r>
      <w:r w:rsidR="00650146">
        <w:t xml:space="preserve"> I did</w:t>
      </w:r>
      <w:r w:rsidR="00980F64">
        <w:t xml:space="preserve"> not </w:t>
      </w:r>
      <w:r w:rsidR="00650146">
        <w:t xml:space="preserve">receive replies within two weeks, I </w:t>
      </w:r>
      <w:r w:rsidR="00690B7B">
        <w:t xml:space="preserve">again searched for contact details of other </w:t>
      </w:r>
      <w:r w:rsidR="00BC1227">
        <w:t>co-authors</w:t>
      </w:r>
      <w:r w:rsidR="00690B7B">
        <w:t xml:space="preserve"> and attempted to contact them</w:t>
      </w:r>
      <w:r w:rsidR="00650146">
        <w:t>.</w:t>
      </w:r>
      <w:r w:rsidR="00690B7B">
        <w:t xml:space="preserve"> </w:t>
      </w:r>
    </w:p>
    <w:p w14:paraId="3622845D" w14:textId="3CC2D4B5" w:rsidR="00A47396" w:rsidRDefault="00D81AFB" w:rsidP="00F1010E">
      <w:commentRangeStart w:id="0"/>
      <w:r>
        <w:t xml:space="preserve">Aggregating results across all co-authors of each article, I received a reply to my email in </w:t>
      </w:r>
      <w:r w:rsidR="00A47396">
        <w:t>69.2</w:t>
      </w:r>
      <w:r w:rsidR="00A47396">
        <w:t>%</w:t>
      </w:r>
      <w:r>
        <w:t xml:space="preserve"> of cases (</w:t>
      </w:r>
      <w:r>
        <w:t>36</w:t>
      </w:r>
      <w:r>
        <w:t xml:space="preserve"> articles). </w:t>
      </w:r>
      <w:r w:rsidR="003E7F14">
        <w:t xml:space="preserve">Authors reported being able and willing to share their data in </w:t>
      </w:r>
      <w:r w:rsidR="003E7F14">
        <w:t>15.4%</w:t>
      </w:r>
      <w:r w:rsidR="003E7F14">
        <w:t xml:space="preserve"> of cases (8 articles). Authors actually shared their data in </w:t>
      </w:r>
      <w:r w:rsidR="00A47396">
        <w:t>9.6</w:t>
      </w:r>
      <w:r w:rsidR="00A47396">
        <w:t>%</w:t>
      </w:r>
      <w:r w:rsidR="003E7F14">
        <w:t xml:space="preserve"> of cases (5 articles). </w:t>
      </w:r>
      <w:commentRangeEnd w:id="0"/>
      <w:r w:rsidR="004F6F70">
        <w:rPr>
          <w:rStyle w:val="CommentReference"/>
        </w:rPr>
        <w:commentReference w:id="0"/>
      </w:r>
    </w:p>
    <w:p w14:paraId="2F1E65F2" w14:textId="77777777" w:rsidR="001A7F66" w:rsidRDefault="006659DD" w:rsidP="00F1010E">
      <w:r>
        <w:t xml:space="preserve">It is also useful to consider data sharing in just the subset of articles that included data availability </w:t>
      </w:r>
      <w:r>
        <w:t>statements. I make a distinction between actual sharing at 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w:t>
      </w:r>
      <w:r w:rsidR="00224B98">
        <w:t xml:space="preserve"> </w:t>
      </w:r>
    </w:p>
    <w:p w14:paraId="0F1CC68A" w14:textId="18E2551F" w:rsidR="001A7F66" w:rsidRDefault="00224B98" w:rsidP="00F1010E">
      <w:r w:rsidRPr="00F1010E">
        <w:t>Three articles’ data sharing statements represented claims of actual data sharing. Of those two actually provided the data (both via links to the Open Science Framework or ResearchGate). One article stated that</w:t>
      </w:r>
      <w:r w:rsidR="005F130E" w:rsidRPr="00F1010E">
        <w:t xml:space="preserve"> “</w:t>
      </w:r>
      <w:r w:rsidR="005F130E" w:rsidRPr="00F1010E">
        <w:t>All</w:t>
      </w:r>
      <w:r w:rsidR="005F130E" w:rsidRPr="005F130E">
        <w:t xml:space="preserve"> data generated or </w:t>
      </w:r>
      <w:r w:rsidR="00497391" w:rsidRPr="005F130E">
        <w:t>analysed</w:t>
      </w:r>
      <w:r w:rsidR="005F130E" w:rsidRPr="005F130E">
        <w:t xml:space="preserve"> during this study are included in this article and its supplementary information files</w:t>
      </w:r>
      <w:r w:rsidR="005F130E">
        <w:t xml:space="preserve">” </w:t>
      </w:r>
      <w:r w:rsidR="005F130E">
        <w:fldChar w:fldCharType="begin"/>
      </w:r>
      <w:r w:rsidR="005F130E">
        <w:instrText xml:space="preserve"> ADDIN ZOTERO_ITEM CSL_CITATION {"citationID":"GXJLkDhB","properties":{"formattedCitation":"(Murphy et al., 2022)","plainCitation":"(Murphy et al., 2022)","noteIndex":0},"citationItems":[{"id":14208,"uris":["http://zotero.org/users/1687755/items/PYADQXZL"],"itemData":{"id":14208,"type":"article-journal","abstract":"Recent research has indicated that the results of the implicit relational assessment procedure (IRAP) may be affected by certain facets of the measure. The current research explores the use of response options in the IRAP and their potential influence on the responding of college students (N = 40) across two similar IRAPs. The IRAPs differed solely in the different types of response option used: contextually cued relational responses (C-rels) or relational coherence indicators (RCIs). The terms “same”/”opposite” served as C-rel response options whereas the RCI response options were “right”/”wrong.” The expected IRAP effect was evident on D-scores from both IRAPs. This effect was shown to be stronger when C-rel response options were used (Wilk's Lambda = .86, F (1, 36) = 6.05, p = .02, eta(2)(p) = .14.), however, there was no statistically significant effect shown for the order of their presentation, nor were any other interaction effects detected. Potential implications and possible avenues for future research are discussed.","container-title":"The Psychological Record","DOI":"10.1007/s40732-022-00512-2","ISSN":"0033-2933","issue":"7","language":"English","note":"publisher-place: ONE NEW YORK PLAZA, SUITE 4600, NEW YORK, NY, UNITED STATES\npublisher: SPRINGER\ntype: Article; Early Access","title":"The role of relational contextual cues versus relational coherence indicators as response options on the Implicit Relational Assessment Procedure","volume":"72","author":[{"family":"Murphy","given":"Carol"},{"family":"Maloney","given":"Emma"},{"family":"Kelly","given":"Michelle"}],"issued":{"date-parts":[["2022"]]}}}],"schema":"https://github.com/citation-style-language/schema/raw/master/csl-citation.json"} </w:instrText>
      </w:r>
      <w:r w:rsidR="005F130E">
        <w:fldChar w:fldCharType="separate"/>
      </w:r>
      <w:r w:rsidR="005F130E">
        <w:rPr>
          <w:noProof/>
        </w:rPr>
        <w:t>(Murphy et al., 2022)</w:t>
      </w:r>
      <w:r w:rsidR="005F130E">
        <w:fldChar w:fldCharType="end"/>
      </w:r>
      <w:r w:rsidR="005F130E">
        <w:t xml:space="preserve">. However, no such supplementary materials were available on the journal’s website. </w:t>
      </w:r>
      <w:r w:rsidR="001A7F66">
        <w:t xml:space="preserve">66.6% of articles with data sharing statements implying actual data sharing at time of publication shared data without </w:t>
      </w:r>
      <w:r w:rsidR="00CC7D58">
        <w:t xml:space="preserve">the </w:t>
      </w:r>
      <w:r w:rsidR="001A7F66">
        <w:t>need to contact the authors.</w:t>
      </w:r>
    </w:p>
    <w:p w14:paraId="6CFFB6A8" w14:textId="67E53389" w:rsidR="0090003C" w:rsidRDefault="001A7F66" w:rsidP="00F1010E">
      <w:r>
        <w:t xml:space="preserve">Eighteen articles </w:t>
      </w:r>
      <w:r w:rsidR="00C607D2">
        <w:t>with promissory data sharing statements were found</w:t>
      </w:r>
      <w:r w:rsidR="00CF6594">
        <w:t xml:space="preserve"> (e.g., stated that data was available upon request).</w:t>
      </w:r>
      <w:r w:rsidR="00C607D2">
        <w:t xml:space="preserve"> Of these 0% (0 articles) actually shared the data upon request.</w:t>
      </w:r>
      <w:r w:rsidR="00882C50">
        <w:t xml:space="preserve"> Ironically, ‘data available upon request’ </w:t>
      </w:r>
      <w:r w:rsidR="00677740">
        <w:t xml:space="preserve">statements represented a strong </w:t>
      </w:r>
      <w:r w:rsidR="00882C50">
        <w:t>predictor of not sharing the data.</w:t>
      </w:r>
    </w:p>
    <w:p w14:paraId="46D83A33" w14:textId="226FF848" w:rsidR="00D4760B" w:rsidRDefault="002E11CA" w:rsidP="00F1010E">
      <w:pPr>
        <w:pStyle w:val="Heading2"/>
      </w:pPr>
      <w:r>
        <w:t>Impediments to data sharing</w:t>
      </w:r>
    </w:p>
    <w:p w14:paraId="3C3A890B" w14:textId="38B3B8C5" w:rsidR="001A5E14" w:rsidRDefault="001A5E14" w:rsidP="00F1010E">
      <w:r>
        <w:t>This section contains some slightly more qualitative reflections on replies that I received and their implications for data sharing.</w:t>
      </w:r>
    </w:p>
    <w:p w14:paraId="2AE53509" w14:textId="5BA9AC72" w:rsidR="00891592" w:rsidRDefault="001A5E14" w:rsidP="00F1010E">
      <w:r w:rsidRPr="00055FBA">
        <w:rPr>
          <w:b/>
          <w:bCs/>
        </w:rPr>
        <w:t>It is often not possible to correspond with corresponding authors.</w:t>
      </w:r>
      <w:r>
        <w:t xml:space="preserve"> </w:t>
      </w:r>
      <w:r w:rsidR="000E7322">
        <w:t>In their replies to the data sharing request, m</w:t>
      </w:r>
      <w:r w:rsidR="00891592">
        <w:t xml:space="preserve">ultiple authors </w:t>
      </w:r>
      <w:r w:rsidR="000E7322">
        <w:t xml:space="preserve">stated to </w:t>
      </w:r>
      <w:r w:rsidR="00891592">
        <w:t xml:space="preserve">that they were on maternity leave </w:t>
      </w:r>
      <w:r w:rsidR="000E7322">
        <w:t xml:space="preserve">(2) </w:t>
      </w:r>
      <w:r w:rsidR="00891592">
        <w:t>or were retired</w:t>
      </w:r>
      <w:r w:rsidR="000E7322">
        <w:t xml:space="preserve"> (1)</w:t>
      </w:r>
      <w:r w:rsidR="00891592">
        <w:t xml:space="preserve">. Both are understandable circumstances, however both situations highlight ways in which promissory data sharing </w:t>
      </w:r>
      <w:r w:rsidR="00A47F36">
        <w:t xml:space="preserve">is ineffective due to highly </w:t>
      </w:r>
      <w:r w:rsidR="00F954C4">
        <w:t>foreseeable</w:t>
      </w:r>
      <w:r w:rsidR="00891592">
        <w:t xml:space="preserve"> circumstances</w:t>
      </w:r>
      <w:r w:rsidR="00A47F36">
        <w:t xml:space="preserve">. </w:t>
      </w:r>
      <w:r w:rsidR="00891592">
        <w:t xml:space="preserve">A similar </w:t>
      </w:r>
      <w:r w:rsidR="00C11FE2">
        <w:t>foreseeable</w:t>
      </w:r>
      <w:r w:rsidR="00891592">
        <w:t xml:space="preserve"> circumstance is people leaving </w:t>
      </w:r>
      <w:r w:rsidR="00C11FE2">
        <w:t>academia</w:t>
      </w:r>
      <w:r w:rsidR="0090003C">
        <w:t>,</w:t>
      </w:r>
      <w:r w:rsidR="00891592">
        <w:t xml:space="preserve"> and/or </w:t>
      </w:r>
      <w:r w:rsidR="00C11FE2">
        <w:t>institutional</w:t>
      </w:r>
      <w:r w:rsidR="00891592">
        <w:t xml:space="preserve"> email address</w:t>
      </w:r>
      <w:r w:rsidR="0090003C">
        <w:t>es</w:t>
      </w:r>
      <w:r w:rsidR="00891592">
        <w:t xml:space="preserve"> </w:t>
      </w:r>
      <w:r w:rsidR="0090003C">
        <w:t xml:space="preserve">becoming non-functional </w:t>
      </w:r>
      <w:r w:rsidR="00891592">
        <w:t xml:space="preserve">when </w:t>
      </w:r>
      <w:r w:rsidR="0090003C">
        <w:t>individuals</w:t>
      </w:r>
      <w:r w:rsidR="00891592">
        <w:t xml:space="preserve"> move </w:t>
      </w:r>
      <w:r w:rsidR="0090003C">
        <w:t xml:space="preserve">between </w:t>
      </w:r>
      <w:r w:rsidR="00891592">
        <w:t>instit</w:t>
      </w:r>
      <w:r w:rsidR="00C11FE2">
        <w:t>ut</w:t>
      </w:r>
      <w:r w:rsidR="00891592">
        <w:t xml:space="preserve">ions. </w:t>
      </w:r>
    </w:p>
    <w:p w14:paraId="663AF2ED" w14:textId="051A3EF8" w:rsidR="00055FBA" w:rsidRDefault="00055FBA" w:rsidP="00F1010E">
      <w:r>
        <w:t xml:space="preserve">Some authors were initially responsive to my email and stated that I should contact the first author, but when asked did not offer any suggestions for current contact details for those authors. In some cases, this was plausibly due to losing contact with the author. In other cases, this was less plausibly so. For example, one author who was previously responsive to emails stopped replying when I asked for two of his co-authors </w:t>
      </w:r>
      <w:r w:rsidRPr="00E216A0">
        <w:t>contact details that I could not find elsewhere online. Given that these co-authors were clearly known to the author (i.e., his spouse and spouses’ business partner), it seems implausible that the author did not have these details. Data</w:t>
      </w:r>
      <w:r>
        <w:t xml:space="preserve"> ‘available upon request’ therefore leaves researchers entirely at the whim of authors’ willingness </w:t>
      </w:r>
      <w:r>
        <w:lastRenderedPageBreak/>
        <w:t>to share not only the data, but even the contact details for those who have the data.</w:t>
      </w:r>
      <w:r w:rsidRPr="00055FBA">
        <w:t xml:space="preserve"> </w:t>
      </w:r>
    </w:p>
    <w:p w14:paraId="4CC463DF" w14:textId="13F9839E" w:rsidR="00055FBA" w:rsidRDefault="00055FBA" w:rsidP="00F1010E">
      <w:r>
        <w:t>Reasonable steps should be made to be able to ensure that we can in fact correspond with a corresponding author. For example, use of email addresses that are not tied to employment at a specific institution, and a deeper understanding of what lasting responsibilities come with being corresponding author and a commitment to meet them.</w:t>
      </w:r>
    </w:p>
    <w:p w14:paraId="4923086B" w14:textId="04B5E1D3" w:rsidR="00FD144A" w:rsidRDefault="002A70B7" w:rsidP="00F1010E">
      <w:r w:rsidRPr="00055FBA">
        <w:t xml:space="preserve">The ethics of data sharing should be considered holistically, as 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in the majority of such cases, ethical considerations were made redundant as authors then replied that data from projects was in fact lost. This may represent a selective deployment of caution: much caution placed on the ethical requirement not to share data in certain ways, and not enough on research integrity, such as ensuring that results can be independently verified and uphold commitments to data sharing. </w:t>
      </w:r>
    </w:p>
    <w:p w14:paraId="363070E3" w14:textId="06D2BD8F" w:rsidR="00891592" w:rsidRDefault="00891592" w:rsidP="00F1010E">
      <w:proofErr w:type="spellStart"/>
      <w:r w:rsidRPr="00055FBA">
        <w:rPr>
          <w:b/>
          <w:bCs/>
        </w:rPr>
        <w:t>U</w:t>
      </w:r>
      <w:proofErr w:type="spellEnd"/>
      <w:r w:rsidRPr="00055FBA">
        <w:rPr>
          <w:b/>
          <w:bCs/>
        </w:rPr>
        <w:t xml:space="preserve">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6A6C68">
        <w:t xml:space="preserve">“I </w:t>
      </w:r>
      <w:r>
        <w:t>did have the data for these studies until very recently but I mistakenly wiped them from the old laptop where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535501">
        <w:t xml:space="preserve">, even a single data loss can involve the loss of data associated with </w:t>
      </w:r>
      <w:r w:rsidR="00F31F8C">
        <w:t xml:space="preserve">large proportions </w:t>
      </w:r>
      <w:r w:rsidR="00535501">
        <w:t>of the literature, as was the case here.</w:t>
      </w:r>
    </w:p>
    <w:p w14:paraId="2F56D52B" w14:textId="6A7B7FC1" w:rsidR="00224B98" w:rsidRDefault="00A84E85" w:rsidP="00F1010E">
      <w:r w:rsidRPr="00055FBA">
        <w:t>Researchers openly violate their own institutions’ research data management policies</w:t>
      </w:r>
      <w:r w:rsidR="005B6ACF" w:rsidRPr="00055FBA">
        <w:t>,</w:t>
      </w:r>
      <w:r w:rsidRPr="00055FBA">
        <w:t xml:space="preserve"> </w:t>
      </w:r>
      <w:r w:rsidR="005B6ACF" w:rsidRPr="00055FBA">
        <w:t>contra</w:t>
      </w:r>
      <w:r w:rsidR="00DA4798">
        <w:t>dict</w:t>
      </w:r>
      <w:r w:rsidR="005B6ACF" w:rsidRPr="00055FBA">
        <w:t xml:space="preserve"> their </w:t>
      </w:r>
      <w:r w:rsidRPr="00055FBA">
        <w:t>own public statements about the importance of data sharing</w:t>
      </w:r>
      <w:r w:rsidR="005B6ACF" w:rsidRPr="00055FBA">
        <w:t>, and state that they were never in possession of the data they committed to sharing upon request</w:t>
      </w:r>
      <w:r w:rsidRPr="00055FBA">
        <w:t>.</w:t>
      </w:r>
      <w:r>
        <w:t xml:space="preserve"> </w:t>
      </w:r>
      <w:r w:rsidR="00891592">
        <w:t>Some authors did not respond to requests</w:t>
      </w:r>
      <w:r w:rsidR="006E7F8E">
        <w:t>,</w:t>
      </w:r>
      <w:r w:rsidR="00891592">
        <w:t xml:space="preserve"> or responded that they did not have the data</w:t>
      </w:r>
      <w:r w:rsidR="006E7F8E">
        <w:t>,</w:t>
      </w:r>
      <w:r w:rsidR="00891592">
        <w:t xml:space="preserve"> even when their institutional research data management policies required that they properly store data and share it upon request (</w:t>
      </w:r>
      <w:r w:rsidR="00EF1B89">
        <w:t>e.g.</w:t>
      </w:r>
      <w:r w:rsidR="00891592">
        <w:t xml:space="preserve">, </w:t>
      </w:r>
      <w:r w:rsidR="000C2AC0">
        <w:t xml:space="preserve">policies at </w:t>
      </w:r>
      <w:r w:rsidR="00891592">
        <w:t>Ghent University</w:t>
      </w:r>
      <w:r w:rsidR="0031045A">
        <w:t xml:space="preserve"> and </w:t>
      </w:r>
      <w:r w:rsidR="00891592">
        <w:t>Radboud University</w:t>
      </w:r>
      <w:r w:rsidR="00890A13">
        <w:t>, at which some of the contacted researchers were based at the time of data collection</w:t>
      </w:r>
      <w:r w:rsidR="00891592">
        <w:t>).</w:t>
      </w:r>
      <w:r w:rsidR="00FD144A">
        <w:t xml:space="preserve"> </w:t>
      </w:r>
      <w:r w:rsidR="00ED543F">
        <w:t xml:space="preserve">One </w:t>
      </w:r>
      <w:r w:rsidR="00971B28">
        <w:t xml:space="preserve">of these authors was additionally a </w:t>
      </w:r>
      <w:r w:rsidR="00ED543F">
        <w:t xml:space="preserve">co-author </w:t>
      </w:r>
      <w:r w:rsidR="00971B28">
        <w:t xml:space="preserve">of </w:t>
      </w:r>
      <w:r w:rsidR="00ED543F">
        <w:t xml:space="preserve">the Association for Contextual Behavioral Science’s Open Science recommendations report, which </w:t>
      </w:r>
      <w:r w:rsidR="00971B28">
        <w:t>state “</w:t>
      </w:r>
      <w:r w:rsidR="00971B28" w:rsidRPr="00971B28">
        <w:rPr>
          <w:lang w:val="en-US"/>
        </w:rPr>
        <w:t>We recommend open data and transparency whenever possible.</w:t>
      </w:r>
      <w:r w:rsidR="00971B28">
        <w:rPr>
          <w:lang w:val="en-US"/>
        </w:rPr>
        <w:t>”</w:t>
      </w:r>
      <w:r w:rsidR="00971B28">
        <w:t xml:space="preserve"> </w:t>
      </w:r>
      <w:r w:rsidR="00971B28">
        <w:fldChar w:fldCharType="begin"/>
      </w:r>
      <w:r w:rsidR="00971B28">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971B28">
        <w:fldChar w:fldCharType="separate"/>
      </w:r>
      <w:r w:rsidR="00971B28">
        <w:rPr>
          <w:noProof/>
        </w:rPr>
        <w:t>(Task Force on the Strategies and Tactics of Contextual Behavioral Science Research, 2021)</w:t>
      </w:r>
      <w:r w:rsidR="00971B28">
        <w:fldChar w:fldCharType="end"/>
      </w:r>
      <w:r w:rsidR="00ED543F">
        <w:t xml:space="preserve">. </w:t>
      </w:r>
      <w:r w:rsidR="008C1489">
        <w:t xml:space="preserve">Another </w:t>
      </w:r>
      <w:r w:rsidR="00891592">
        <w:t>author</w:t>
      </w:r>
      <w:r w:rsidR="008A24FF">
        <w:t>,</w:t>
      </w:r>
      <w:r w:rsidR="00891592">
        <w:t xml:space="preserve"> who was </w:t>
      </w:r>
      <w:r w:rsidR="004B3AEA">
        <w:t xml:space="preserve">variously the </w:t>
      </w:r>
      <w:r w:rsidR="00891592">
        <w:t>first</w:t>
      </w:r>
      <w:r w:rsidR="004B3AEA">
        <w:t xml:space="preserve"> author</w:t>
      </w:r>
      <w:r w:rsidR="00891592">
        <w:t>, corresponding</w:t>
      </w:r>
      <w:r w:rsidR="004B3AEA">
        <w:t xml:space="preserve"> </w:t>
      </w:r>
      <w:r w:rsidR="004B3AEA">
        <w:t>author</w:t>
      </w:r>
      <w:r w:rsidR="00891592">
        <w:t xml:space="preserve">, and senior author of multiple publications, some of </w:t>
      </w:r>
      <w:r w:rsidR="004B3AEA">
        <w:t xml:space="preserve">which </w:t>
      </w:r>
      <w:r w:rsidR="00891592">
        <w:t>included</w:t>
      </w:r>
      <w:r w:rsidR="004B3AEA">
        <w:t xml:space="preserve"> data availability</w:t>
      </w:r>
      <w:r w:rsidR="00891592">
        <w:t xml:space="preserve"> statement</w:t>
      </w:r>
      <w:r w:rsidR="004B3AEA">
        <w:t>s</w:t>
      </w:r>
      <w:r w:rsidR="00891592">
        <w:t>,</w:t>
      </w:r>
      <w:r w:rsidR="004B3AEA">
        <w:t xml:space="preserve"> stated that they “</w:t>
      </w:r>
      <w:r w:rsidR="00891592">
        <w:t>never held the data for the studies referred to, and so I must refer you to the first authors</w:t>
      </w:r>
      <w:r w:rsidR="004B3AEA">
        <w:t>.”</w:t>
      </w:r>
      <w:r w:rsidR="00891592">
        <w:t xml:space="preserve"> </w:t>
      </w:r>
      <w:r w:rsidR="00591526">
        <w:t xml:space="preserve">They later clarified that </w:t>
      </w:r>
      <w:r w:rsidR="00FF7B1C">
        <w:t xml:space="preserve">they also did not have data for the </w:t>
      </w:r>
      <w:r w:rsidR="00591526">
        <w:t>article they were first author of. I find it surprising even that authors, especially first and corresponding authors, can be confident in the results</w:t>
      </w:r>
      <w:r w:rsidR="00891592">
        <w:t xml:space="preserve"> </w:t>
      </w:r>
      <w:r w:rsidR="00591526">
        <w:t>they are reporting</w:t>
      </w:r>
      <w:r w:rsidR="002E0AFC">
        <w:t xml:space="preserve"> when they </w:t>
      </w:r>
      <w:r w:rsidR="002E0AFC">
        <w:t>have never possessed the data</w:t>
      </w:r>
      <w:r w:rsidR="00591526">
        <w:t xml:space="preserve">. Even putting this point aside, it is important to note that in such cases the </w:t>
      </w:r>
      <w:r w:rsidR="00891592">
        <w:t xml:space="preserve">data </w:t>
      </w:r>
      <w:r w:rsidR="00591526">
        <w:t xml:space="preserve">availability </w:t>
      </w:r>
      <w:r w:rsidR="00891592">
        <w:t xml:space="preserve">statement </w:t>
      </w:r>
      <w:r w:rsidR="00591526">
        <w:t>by definition could never be complied with:</w:t>
      </w:r>
      <w:r w:rsidR="00891592">
        <w:t xml:space="preserve"> </w:t>
      </w:r>
      <w:r w:rsidR="00591526">
        <w:t xml:space="preserve">authors </w:t>
      </w:r>
      <w:r w:rsidR="00891592">
        <w:t>cannot share data</w:t>
      </w:r>
      <w:r w:rsidR="002408F0">
        <w:t>,</w:t>
      </w:r>
      <w:r w:rsidR="00891592">
        <w:t xml:space="preserve"> as promised</w:t>
      </w:r>
      <w:r w:rsidR="002408F0">
        <w:t xml:space="preserve">, when </w:t>
      </w:r>
      <w:r w:rsidR="00591526">
        <w:t xml:space="preserve">they </w:t>
      </w:r>
      <w:r w:rsidR="00891592">
        <w:t xml:space="preserve">never </w:t>
      </w:r>
      <w:r w:rsidR="00591526">
        <w:t xml:space="preserve">were in possession of that </w:t>
      </w:r>
      <w:r w:rsidR="00891592">
        <w:t>the data in the first place.</w:t>
      </w:r>
    </w:p>
    <w:p w14:paraId="7DA01455" w14:textId="58685580" w:rsidR="00224B98" w:rsidRDefault="00224B98" w:rsidP="00DE1366">
      <w:pPr>
        <w:pStyle w:val="Heading1"/>
        <w:jc w:val="both"/>
      </w:pPr>
      <w:r>
        <w:t>Discussion</w:t>
      </w:r>
    </w:p>
    <w:p w14:paraId="6A0676CC" w14:textId="1C35DFCC" w:rsidR="00F76155" w:rsidRDefault="00FF151E" w:rsidP="00F1010E">
      <w:r>
        <w:t xml:space="preserve">Results demonstrated </w:t>
      </w:r>
      <w:r w:rsidR="00F76155">
        <w:t>that the prevalence of data availability statements in IRAP articles has risen from 0% in 2018 to 100% in 2022. This is encouraging and the journals should be applauded for embracing these policies and investing in the administrative infrastructure to implement them.</w:t>
      </w:r>
    </w:p>
    <w:p w14:paraId="4FC98039" w14:textId="41D2A23C" w:rsidR="00224B98" w:rsidRDefault="00F76155" w:rsidP="00F1010E">
      <w:r>
        <w:t xml:space="preserve">However, results also demonstrated </w:t>
      </w:r>
      <w:r w:rsidR="00FF151E">
        <w:t xml:space="preserve">that very few authors of recent IRAP publications share data on request (9.6%, 5 of 52 articles). </w:t>
      </w:r>
      <w:r w:rsidR="009961E4">
        <w:t>D</w:t>
      </w:r>
      <w:r w:rsidR="00FF151E">
        <w:t xml:space="preserve">ata sharing was </w:t>
      </w:r>
      <w:r w:rsidR="009961E4">
        <w:t xml:space="preserve">zero </w:t>
      </w:r>
      <w:r w:rsidR="00FF151E">
        <w:t>in articles that stated that data was available upon request</w:t>
      </w:r>
      <w:r w:rsidR="003C4EBC">
        <w:t xml:space="preserve"> (0 of 18 articles). </w:t>
      </w:r>
      <w:r w:rsidR="00F56229">
        <w:t xml:space="preserve">While the overall rate is disappointing, the ubiquitous non-adhere to journals’ data sharing policies that were agreed to at the point of submission is obviously unacceptable. </w:t>
      </w:r>
    </w:p>
    <w:p w14:paraId="4F01A05E" w14:textId="469A3709"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w:t>
      </w:r>
      <w:r w:rsidR="00DB19AD">
        <w:t xml:space="preserve">practical guidance to researchers on </w:t>
      </w:r>
      <w:r w:rsidR="00DB19AD">
        <w:t xml:space="preserve">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DB19AD">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t\t\t\t\t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017B4355" w14:textId="7F12162F" w:rsidR="006F30FF" w:rsidRPr="00A024F2" w:rsidRDefault="0063042C" w:rsidP="00F1010E">
      <w:r>
        <w:t>Equally</w:t>
      </w:r>
      <w:r w:rsidR="004C5E2E">
        <w:t xml:space="preserve">, there </w:t>
      </w:r>
      <w:r w:rsidR="005075C2">
        <w:t>are currently few punishers for failing to adhere to data availability statements</w:t>
      </w:r>
      <w:r w:rsidR="004C5E2E">
        <w:t xml:space="preserve">. As employers, institutions have </w:t>
      </w:r>
      <w:r w:rsidR="00606736">
        <w:t xml:space="preserve">the </w:t>
      </w:r>
      <w:r w:rsidR="004C5E2E">
        <w:t xml:space="preserve">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w:t>
      </w:r>
      <w:r w:rsidR="00606736">
        <w:lastRenderedPageBreak/>
        <w:t xml:space="preserve">described here, </w:t>
      </w:r>
      <w:r w:rsidR="003F3310">
        <w:t xml:space="preserve">many institutions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Some journals go further than requiring data availability statements 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 xml:space="preserve">These policies and others would all likely be extremely effective in increasing data sharing, however they also require yet more investment from already-under resourced journal staff, most of whom are volunteers. </w:t>
      </w:r>
      <w:r w:rsidR="00CB1006">
        <w:t xml:space="preserve">No solution to these problems is trivial, but in my opinion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p>
    <w:p w14:paraId="46F48CEB" w14:textId="62877408" w:rsidR="00D30FF3" w:rsidRDefault="00107F64" w:rsidP="00F1010E">
      <w:pPr>
        <w:pStyle w:val="Heading1"/>
      </w:pPr>
      <w:r>
        <w:t>References</w:t>
      </w:r>
    </w:p>
    <w:p w14:paraId="15DAB865" w14:textId="77777777" w:rsidR="00423D9C" w:rsidRPr="00423D9C" w:rsidRDefault="00D72CB3" w:rsidP="008F1C73">
      <w:pPr>
        <w:pStyle w:val="Bibliography"/>
      </w:pPr>
      <w:r>
        <w:fldChar w:fldCharType="begin"/>
      </w:r>
      <w:r>
        <w:instrText xml:space="preserve"> ADDIN ZOTERO_BIBL {"uncited":[],"omitted":[],"custom":[]} CSL_BIBLIOGRAPHY </w:instrText>
      </w:r>
      <w:r>
        <w:fldChar w:fldCharType="separate"/>
      </w:r>
      <w:proofErr w:type="spellStart"/>
      <w:r w:rsidR="00423D9C" w:rsidRPr="00423D9C">
        <w:t>Alsheikh</w:t>
      </w:r>
      <w:proofErr w:type="spellEnd"/>
      <w:r w:rsidR="00423D9C" w:rsidRPr="00423D9C">
        <w:t>-Ali, A. A., Qureshi, W., Al-</w:t>
      </w:r>
      <w:proofErr w:type="spellStart"/>
      <w:r w:rsidR="00423D9C" w:rsidRPr="00423D9C">
        <w:t>Mallah</w:t>
      </w:r>
      <w:proofErr w:type="spellEnd"/>
      <w:r w:rsidR="00423D9C" w:rsidRPr="00423D9C">
        <w:t xml:space="preserve">, M. H., &amp; Ioannidis, J. P. A. (2011). Public Availability of Published Research Data in High-Impact Journals. </w:t>
      </w:r>
      <w:r w:rsidR="00423D9C" w:rsidRPr="00423D9C">
        <w:rPr>
          <w:i/>
          <w:iCs/>
        </w:rPr>
        <w:t>PLOS ONE</w:t>
      </w:r>
      <w:r w:rsidR="00423D9C" w:rsidRPr="00423D9C">
        <w:t xml:space="preserve">, </w:t>
      </w:r>
      <w:r w:rsidR="00423D9C" w:rsidRPr="00423D9C">
        <w:rPr>
          <w:i/>
          <w:iCs/>
        </w:rPr>
        <w:t>6</w:t>
      </w:r>
      <w:r w:rsidR="00423D9C" w:rsidRPr="00423D9C">
        <w:t>(9), e24357. https://doi.org/10.1371/journal.pone.0024357</w:t>
      </w:r>
    </w:p>
    <w:p w14:paraId="02E0AC5F" w14:textId="77777777" w:rsidR="00423D9C" w:rsidRPr="00423D9C" w:rsidRDefault="00423D9C" w:rsidP="008F1C73">
      <w:pPr>
        <w:pStyle w:val="Bibliography"/>
      </w:pPr>
      <w:r w:rsidRPr="00423D9C">
        <w:t xml:space="preserve">European </w:t>
      </w:r>
      <w:proofErr w:type="spellStart"/>
      <w:r w:rsidRPr="00423D9C">
        <w:t>Comission</w:t>
      </w:r>
      <w:proofErr w:type="spellEnd"/>
      <w:r w:rsidRPr="00423D9C">
        <w:t xml:space="preserve">. (2023). </w:t>
      </w:r>
      <w:r w:rsidRPr="00423D9C">
        <w:rPr>
          <w:i/>
          <w:iCs/>
        </w:rPr>
        <w:t>The EU’s open science policy</w:t>
      </w:r>
      <w:r w:rsidRPr="00423D9C">
        <w:t>. https://research-and-innovation.ec.europa.eu/strategy/strategy-2020-2024/our-digital-future/open-science_en</w:t>
      </w:r>
    </w:p>
    <w:p w14:paraId="00417C67" w14:textId="77777777" w:rsidR="00423D9C" w:rsidRPr="00423D9C" w:rsidRDefault="00423D9C" w:rsidP="008F1C73">
      <w:pPr>
        <w:pStyle w:val="Bibliography"/>
      </w:pPr>
      <w:r w:rsidRPr="00423D9C">
        <w:t xml:space="preserve">Evans, T. R. (2022). </w:t>
      </w:r>
      <w:r w:rsidRPr="00423D9C">
        <w:rPr>
          <w:i/>
          <w:iCs/>
        </w:rPr>
        <w:t>Developments in Open Data Norms</w:t>
      </w:r>
      <w:r w:rsidRPr="00423D9C">
        <w:t xml:space="preserve"> (No. 1). </w:t>
      </w:r>
      <w:r w:rsidRPr="00423D9C">
        <w:rPr>
          <w:i/>
          <w:iCs/>
        </w:rPr>
        <w:t>10</w:t>
      </w:r>
      <w:r w:rsidRPr="00423D9C">
        <w:t>(1), Article 1. https://doi.org/10.5334/jopd.60</w:t>
      </w:r>
    </w:p>
    <w:p w14:paraId="6B4E1E42" w14:textId="77777777" w:rsidR="00423D9C" w:rsidRPr="00423D9C" w:rsidRDefault="00423D9C" w:rsidP="008F1C73">
      <w:pPr>
        <w:pStyle w:val="Bibliography"/>
      </w:pPr>
      <w:r w:rsidRPr="00423D9C">
        <w:t xml:space="preserve">Frontiers. (2023). </w:t>
      </w:r>
      <w:r w:rsidRPr="00423D9C">
        <w:rPr>
          <w:i/>
          <w:iCs/>
        </w:rPr>
        <w:t>Policies and publication ethics</w:t>
      </w:r>
      <w:r w:rsidRPr="00423D9C">
        <w:t>. https://www.frontiersin.org/guidelines/policies-and-publication-ethics</w:t>
      </w:r>
    </w:p>
    <w:p w14:paraId="2EEBCC93" w14:textId="77777777" w:rsidR="00423D9C" w:rsidRPr="00423D9C" w:rsidRDefault="00423D9C" w:rsidP="008F1C73">
      <w:pPr>
        <w:pStyle w:val="Bibliography"/>
      </w:pPr>
      <w:proofErr w:type="spellStart"/>
      <w:r w:rsidRPr="00423D9C">
        <w:t>Gabelica</w:t>
      </w:r>
      <w:proofErr w:type="spellEnd"/>
      <w:r w:rsidRPr="00423D9C">
        <w:t xml:space="preserve">, M., </w:t>
      </w:r>
      <w:proofErr w:type="spellStart"/>
      <w:r w:rsidRPr="00423D9C">
        <w:t>Bojčić</w:t>
      </w:r>
      <w:proofErr w:type="spellEnd"/>
      <w:r w:rsidRPr="00423D9C">
        <w:t xml:space="preserve">, R., &amp; </w:t>
      </w:r>
      <w:proofErr w:type="spellStart"/>
      <w:r w:rsidRPr="00423D9C">
        <w:t>Puljak</w:t>
      </w:r>
      <w:proofErr w:type="spellEnd"/>
      <w:r w:rsidRPr="00423D9C">
        <w:t xml:space="preserve">, L. (2022). Many researchers were not compliant with their published data sharing statement: Mixed-methods study. </w:t>
      </w:r>
      <w:r w:rsidRPr="00423D9C">
        <w:rPr>
          <w:i/>
          <w:iCs/>
        </w:rPr>
        <w:t>Journal of Clinical Epidemiology</w:t>
      </w:r>
      <w:r w:rsidRPr="00423D9C">
        <w:t xml:space="preserve">, </w:t>
      </w:r>
      <w:r w:rsidRPr="00423D9C">
        <w:rPr>
          <w:i/>
          <w:iCs/>
        </w:rPr>
        <w:t>0</w:t>
      </w:r>
      <w:r w:rsidRPr="00423D9C">
        <w:t>(0). https://doi.org/10.1016/j.jclinepi.2022.05.019</w:t>
      </w:r>
    </w:p>
    <w:p w14:paraId="2713DDC6" w14:textId="77777777" w:rsidR="00423D9C" w:rsidRPr="00423D9C" w:rsidRDefault="00423D9C" w:rsidP="008F1C73">
      <w:pPr>
        <w:pStyle w:val="Bibliography"/>
      </w:pPr>
      <w:r w:rsidRPr="00423D9C">
        <w:t xml:space="preserve">Gilmore, R. O., Kennedy, J. L., &amp; Adolph, K. E. (2018). Practical Solutions for Sharing Data and Materials From Psychological Research. </w:t>
      </w:r>
      <w:r w:rsidRPr="00423D9C">
        <w:rPr>
          <w:i/>
          <w:iCs/>
        </w:rPr>
        <w:t>Advances in Methods and Practices in Psychological Science</w:t>
      </w:r>
      <w:r w:rsidRPr="00423D9C">
        <w:t xml:space="preserve">, </w:t>
      </w:r>
      <w:r w:rsidRPr="00423D9C">
        <w:rPr>
          <w:i/>
          <w:iCs/>
        </w:rPr>
        <w:t>1</w:t>
      </w:r>
      <w:r w:rsidRPr="00423D9C">
        <w:t>(1), 121–130. https://doi.org/10.1177/2515245917746500</w:t>
      </w:r>
    </w:p>
    <w:p w14:paraId="402FBB83" w14:textId="77777777" w:rsidR="00423D9C" w:rsidRPr="00423D9C" w:rsidRDefault="00423D9C" w:rsidP="008F1C73">
      <w:pPr>
        <w:pStyle w:val="Bibliography"/>
      </w:pPr>
      <w:r w:rsidRPr="00423D9C">
        <w:t xml:space="preserve">Hallinan, D., Boehm, F., </w:t>
      </w:r>
      <w:proofErr w:type="spellStart"/>
      <w:r w:rsidRPr="00423D9C">
        <w:t>Külpmann</w:t>
      </w:r>
      <w:proofErr w:type="spellEnd"/>
      <w:r w:rsidRPr="00423D9C">
        <w:t xml:space="preserve">, A., &amp; Elson, M. (2023). Information Provision for Informed Consent Procedures in Psychological Research Under the General Data Protection Regulation: A Practical Guide. </w:t>
      </w:r>
      <w:r w:rsidRPr="00423D9C">
        <w:rPr>
          <w:i/>
          <w:iCs/>
        </w:rPr>
        <w:t xml:space="preserve">Advances in Methods and </w:t>
      </w:r>
      <w:r w:rsidRPr="00423D9C">
        <w:rPr>
          <w:i/>
          <w:iCs/>
        </w:rPr>
        <w:t>Practices in Psychological Science</w:t>
      </w:r>
      <w:r w:rsidRPr="00423D9C">
        <w:t xml:space="preserve">, </w:t>
      </w:r>
      <w:r w:rsidRPr="00423D9C">
        <w:rPr>
          <w:i/>
          <w:iCs/>
        </w:rPr>
        <w:t>6</w:t>
      </w:r>
      <w:r w:rsidRPr="00423D9C">
        <w:t>(1), 25152459231151944. https://doi.org/10.1177/25152459231151944</w:t>
      </w:r>
    </w:p>
    <w:p w14:paraId="02396E7B" w14:textId="77777777" w:rsidR="00423D9C" w:rsidRPr="00423D9C" w:rsidRDefault="00423D9C" w:rsidP="008F1C73">
      <w:pPr>
        <w:pStyle w:val="Bibliography"/>
      </w:pPr>
      <w:proofErr w:type="spellStart"/>
      <w:r w:rsidRPr="00423D9C">
        <w:t>Horstmann</w:t>
      </w:r>
      <w:proofErr w:type="spellEnd"/>
      <w:r w:rsidRPr="00423D9C">
        <w:t xml:space="preserve">, K. T., Arslan, R. C., &amp; </w:t>
      </w:r>
      <w:proofErr w:type="spellStart"/>
      <w:r w:rsidRPr="00423D9C">
        <w:t>Greiff</w:t>
      </w:r>
      <w:proofErr w:type="spellEnd"/>
      <w:r w:rsidRPr="00423D9C">
        <w:t xml:space="preserve">, S. (2020). Generating Codebooks to Ensure the Independent Use of Research </w:t>
      </w:r>
      <w:r w:rsidRPr="00423D9C">
        <w:tab/>
      </w:r>
      <w:r w:rsidRPr="00423D9C">
        <w:tab/>
      </w:r>
      <w:r w:rsidRPr="00423D9C">
        <w:tab/>
      </w:r>
      <w:r w:rsidRPr="00423D9C">
        <w:tab/>
      </w:r>
      <w:r w:rsidRPr="00423D9C">
        <w:tab/>
        <w:t xml:space="preserve">Data. </w:t>
      </w:r>
      <w:r w:rsidRPr="00423D9C">
        <w:rPr>
          <w:i/>
          <w:iCs/>
        </w:rPr>
        <w:t>European Journal of Psychological Assessment</w:t>
      </w:r>
      <w:r w:rsidRPr="00423D9C">
        <w:t xml:space="preserve">, </w:t>
      </w:r>
      <w:r w:rsidRPr="00423D9C">
        <w:rPr>
          <w:i/>
          <w:iCs/>
        </w:rPr>
        <w:t>36</w:t>
      </w:r>
      <w:r w:rsidRPr="00423D9C">
        <w:t>(5), 721–729. https://doi.org/10/ghmt9r</w:t>
      </w:r>
    </w:p>
    <w:p w14:paraId="705008A6" w14:textId="77777777" w:rsidR="00423D9C" w:rsidRPr="00423D9C" w:rsidRDefault="00423D9C" w:rsidP="008F1C73">
      <w:pPr>
        <w:pStyle w:val="Bibliography"/>
      </w:pPr>
      <w:r w:rsidRPr="00423D9C">
        <w:t>Hussey, I. (2022). Reply to Barnes-Holmes &amp; Harte (2022) “The IRAP as a Measure of Implicit Cognition: A Case of Frankenstein’s Monster.” PsyArXiv. https://doi.org/10.31234/osf.io/qmg6s</w:t>
      </w:r>
    </w:p>
    <w:p w14:paraId="4968A957" w14:textId="77777777" w:rsidR="00423D9C" w:rsidRPr="00423D9C" w:rsidRDefault="00423D9C" w:rsidP="008F1C73">
      <w:pPr>
        <w:pStyle w:val="Bibliography"/>
      </w:pPr>
      <w:r w:rsidRPr="00423D9C">
        <w:t>Hussey, I. (2023). A systematic review of Null Hypothesis Significance Testing, sample sizes and statistical power in research using the Implicit Relational Assessment Procedure. PsyArXiv. https://doi.org/10.31234/osf.io/g2x9p</w:t>
      </w:r>
    </w:p>
    <w:p w14:paraId="4F3541B3" w14:textId="77777777" w:rsidR="00423D9C" w:rsidRPr="00423D9C" w:rsidRDefault="00423D9C" w:rsidP="008F1C73">
      <w:pPr>
        <w:pStyle w:val="Bibliography"/>
      </w:pPr>
      <w:r w:rsidRPr="00423D9C">
        <w:t xml:space="preserve">Hussey, I., &amp; Drake, C. E. (2020). The Implicit Relational Assessment Procedure demonstrates poor internal consistency and test-retest reliability: A meta-analysis. </w:t>
      </w:r>
      <w:r w:rsidRPr="00423D9C">
        <w:rPr>
          <w:i/>
          <w:iCs/>
        </w:rPr>
        <w:t>Preprint</w:t>
      </w:r>
      <w:r w:rsidRPr="00423D9C">
        <w:t>. https://doi.org/10.31234/osf.io/ge3k7</w:t>
      </w:r>
    </w:p>
    <w:p w14:paraId="49265ABA" w14:textId="77777777" w:rsidR="00423D9C" w:rsidRPr="00423D9C" w:rsidRDefault="00423D9C" w:rsidP="008F1C73">
      <w:pPr>
        <w:pStyle w:val="Bibliography"/>
      </w:pPr>
      <w:r w:rsidRPr="00423D9C">
        <w:t xml:space="preserve">International Journal of Psychology and Psychological Therapy. (2023). </w:t>
      </w:r>
      <w:r w:rsidRPr="00423D9C">
        <w:rPr>
          <w:i/>
          <w:iCs/>
        </w:rPr>
        <w:t>Authors Guidelines</w:t>
      </w:r>
      <w:r w:rsidRPr="00423D9C">
        <w:t>. https://www.ijpsy.com/normas.html</w:t>
      </w:r>
    </w:p>
    <w:p w14:paraId="5F735E38" w14:textId="77777777" w:rsidR="00423D9C" w:rsidRPr="00423D9C" w:rsidRDefault="00423D9C" w:rsidP="008F1C73">
      <w:pPr>
        <w:pStyle w:val="Bibliography"/>
      </w:pPr>
      <w:r w:rsidRPr="00423D9C">
        <w:t xml:space="preserve">Journal of Contextual Behavioral Science. (2023). </w:t>
      </w:r>
      <w:r w:rsidRPr="00423D9C">
        <w:rPr>
          <w:i/>
          <w:iCs/>
        </w:rPr>
        <w:t>Guide for Authors</w:t>
      </w:r>
      <w:r w:rsidRPr="00423D9C">
        <w:t>. https://www.ijpsy.com/normas.html</w:t>
      </w:r>
    </w:p>
    <w:p w14:paraId="67F28393" w14:textId="77777777" w:rsidR="00423D9C" w:rsidRPr="00423D9C" w:rsidRDefault="00423D9C" w:rsidP="008F1C73">
      <w:pPr>
        <w:pStyle w:val="Bibliography"/>
      </w:pPr>
      <w:r w:rsidRPr="00423D9C">
        <w:t xml:space="preserve">Meyer, M. N. (2018). Practical Tips for Ethical Data Sharing. </w:t>
      </w:r>
      <w:r w:rsidRPr="00423D9C">
        <w:rPr>
          <w:i/>
          <w:iCs/>
        </w:rPr>
        <w:t>Advances in Methods and Practices in Psychological Science</w:t>
      </w:r>
      <w:r w:rsidRPr="00423D9C">
        <w:t xml:space="preserve">, </w:t>
      </w:r>
      <w:r w:rsidRPr="00423D9C">
        <w:rPr>
          <w:i/>
          <w:iCs/>
        </w:rPr>
        <w:t>1</w:t>
      </w:r>
      <w:r w:rsidRPr="00423D9C">
        <w:t>(1), 131–144. https://doi.org/10.1177/2515245917747656</w:t>
      </w:r>
    </w:p>
    <w:p w14:paraId="5DAE9A8F" w14:textId="77777777" w:rsidR="00423D9C" w:rsidRPr="00423D9C" w:rsidRDefault="00423D9C" w:rsidP="008F1C73">
      <w:pPr>
        <w:pStyle w:val="Bibliography"/>
      </w:pPr>
      <w:r w:rsidRPr="00423D9C">
        <w:t xml:space="preserve">Murphy, C., Maloney, E., &amp; Kelly, M. (2022). The role of relational contextual cues versus relational coherence indicators as response options on the Implicit Relational Assessment Procedure. In </w:t>
      </w:r>
      <w:r w:rsidRPr="00423D9C">
        <w:rPr>
          <w:i/>
          <w:iCs/>
        </w:rPr>
        <w:t>The Psychological Record</w:t>
      </w:r>
      <w:r w:rsidRPr="00423D9C">
        <w:t xml:space="preserve"> (Vol. 72, Issue 7). SPRINGER. https://doi.org/10.1007/s40732-022-00512-2</w:t>
      </w:r>
    </w:p>
    <w:p w14:paraId="0E6C38F8" w14:textId="77777777" w:rsidR="00423D9C" w:rsidRPr="00423D9C" w:rsidRDefault="00423D9C" w:rsidP="008F1C73">
      <w:pPr>
        <w:pStyle w:val="Bibliography"/>
      </w:pPr>
      <w:r w:rsidRPr="00423D9C">
        <w:t xml:space="preserve">Nunes, L. (2021). Data Sharing for Greater Scientific Transparency. </w:t>
      </w:r>
      <w:r w:rsidRPr="00423D9C">
        <w:rPr>
          <w:i/>
          <w:iCs/>
        </w:rPr>
        <w:t>APS Observer</w:t>
      </w:r>
      <w:r w:rsidRPr="00423D9C">
        <w:t xml:space="preserve">, </w:t>
      </w:r>
      <w:r w:rsidRPr="00423D9C">
        <w:rPr>
          <w:i/>
          <w:iCs/>
        </w:rPr>
        <w:t>34</w:t>
      </w:r>
      <w:r w:rsidRPr="00423D9C">
        <w:t>. https://www.psychologicalscience.org/observer/data-sharing-methods</w:t>
      </w:r>
    </w:p>
    <w:p w14:paraId="68D22D7A" w14:textId="77777777" w:rsidR="00423D9C" w:rsidRPr="00423D9C" w:rsidRDefault="00423D9C" w:rsidP="008F1C73">
      <w:pPr>
        <w:pStyle w:val="Bibliography"/>
      </w:pPr>
      <w:r w:rsidRPr="00423D9C">
        <w:t xml:space="preserve">Savage, C. J., &amp; Vickers, A. J. (2009). Empirical Study of Data Sharing by Authors Publishing in PLoS Journals. </w:t>
      </w:r>
      <w:r w:rsidRPr="00423D9C">
        <w:rPr>
          <w:i/>
          <w:iCs/>
        </w:rPr>
        <w:t>PLOS ONE</w:t>
      </w:r>
      <w:r w:rsidRPr="00423D9C">
        <w:t xml:space="preserve">, </w:t>
      </w:r>
      <w:r w:rsidRPr="00423D9C">
        <w:rPr>
          <w:i/>
          <w:iCs/>
        </w:rPr>
        <w:t>4</w:t>
      </w:r>
      <w:r w:rsidRPr="00423D9C">
        <w:t>(9), e7078. https://doi.org/10.1371/journal.pone.0007078</w:t>
      </w:r>
    </w:p>
    <w:p w14:paraId="622781AD" w14:textId="77777777" w:rsidR="00423D9C" w:rsidRPr="00423D9C" w:rsidRDefault="00423D9C" w:rsidP="008F1C73">
      <w:pPr>
        <w:pStyle w:val="Bibliography"/>
      </w:pPr>
      <w:r w:rsidRPr="00423D9C">
        <w:t xml:space="preserve">Soderberg, C. K. (2018). Using OSF to share data: A step-by-step guide. </w:t>
      </w:r>
      <w:r w:rsidRPr="00423D9C">
        <w:rPr>
          <w:i/>
          <w:iCs/>
        </w:rPr>
        <w:t>Advances in Methods and Practices in Psychological Science</w:t>
      </w:r>
      <w:r w:rsidRPr="00423D9C">
        <w:t xml:space="preserve">, </w:t>
      </w:r>
      <w:r w:rsidRPr="00423D9C">
        <w:rPr>
          <w:i/>
          <w:iCs/>
        </w:rPr>
        <w:t>1</w:t>
      </w:r>
      <w:r w:rsidRPr="00423D9C">
        <w:t>, 115–120. https://doi.org/10.1177/2515245918757689</w:t>
      </w:r>
    </w:p>
    <w:p w14:paraId="20A6BA51" w14:textId="77777777" w:rsidR="00423D9C" w:rsidRPr="00423D9C" w:rsidRDefault="00423D9C" w:rsidP="008F1C73">
      <w:pPr>
        <w:pStyle w:val="Bibliography"/>
      </w:pPr>
      <w:r w:rsidRPr="00423D9C">
        <w:t xml:space="preserve">Task Force on the Strategies and Tactics of Contextual Behavioral Science Research. (2021). </w:t>
      </w:r>
      <w:r w:rsidRPr="00423D9C">
        <w:rPr>
          <w:i/>
          <w:iCs/>
        </w:rPr>
        <w:t>Adoption of Open Science Recommendations | Association for Contextual Behavioral Science</w:t>
      </w:r>
      <w:r w:rsidRPr="00423D9C">
        <w:t xml:space="preserve">. </w:t>
      </w:r>
      <w:r w:rsidRPr="00423D9C">
        <w:lastRenderedPageBreak/>
        <w:t>https://contextualscience.org/news/adoption_of_open_science_recommendations</w:t>
      </w:r>
    </w:p>
    <w:p w14:paraId="3746818E" w14:textId="77777777" w:rsidR="00423D9C" w:rsidRPr="00423D9C" w:rsidRDefault="00423D9C" w:rsidP="008F1C73">
      <w:pPr>
        <w:pStyle w:val="Bibliography"/>
      </w:pPr>
      <w:proofErr w:type="spellStart"/>
      <w:r w:rsidRPr="00423D9C">
        <w:t>Tedersoo</w:t>
      </w:r>
      <w:proofErr w:type="spellEnd"/>
      <w:r w:rsidRPr="00423D9C">
        <w:t xml:space="preserve">, L., </w:t>
      </w:r>
      <w:proofErr w:type="spellStart"/>
      <w:r w:rsidRPr="00423D9C">
        <w:t>Küngas</w:t>
      </w:r>
      <w:proofErr w:type="spellEnd"/>
      <w:r w:rsidRPr="00423D9C">
        <w:t xml:space="preserve">, R., </w:t>
      </w:r>
      <w:proofErr w:type="spellStart"/>
      <w:r w:rsidRPr="00423D9C">
        <w:t>Oras</w:t>
      </w:r>
      <w:proofErr w:type="spellEnd"/>
      <w:r w:rsidRPr="00423D9C">
        <w:t xml:space="preserve">, E., </w:t>
      </w:r>
      <w:proofErr w:type="spellStart"/>
      <w:r w:rsidRPr="00423D9C">
        <w:t>Köster</w:t>
      </w:r>
      <w:proofErr w:type="spellEnd"/>
      <w:r w:rsidRPr="00423D9C">
        <w:t xml:space="preserve">, K., </w:t>
      </w:r>
      <w:proofErr w:type="spellStart"/>
      <w:r w:rsidRPr="00423D9C">
        <w:t>Eenmaa</w:t>
      </w:r>
      <w:proofErr w:type="spellEnd"/>
      <w:r w:rsidRPr="00423D9C">
        <w:t xml:space="preserve">, H., </w:t>
      </w:r>
      <w:proofErr w:type="spellStart"/>
      <w:r w:rsidRPr="00423D9C">
        <w:t>Leijen</w:t>
      </w:r>
      <w:proofErr w:type="spellEnd"/>
      <w:r w:rsidRPr="00423D9C">
        <w:t xml:space="preserve">, Ä., </w:t>
      </w:r>
      <w:proofErr w:type="spellStart"/>
      <w:r w:rsidRPr="00423D9C">
        <w:t>Pedaste</w:t>
      </w:r>
      <w:proofErr w:type="spellEnd"/>
      <w:r w:rsidRPr="00423D9C">
        <w:t xml:space="preserve">, M., Raju, M., </w:t>
      </w:r>
      <w:proofErr w:type="spellStart"/>
      <w:r w:rsidRPr="00423D9C">
        <w:t>Astapova</w:t>
      </w:r>
      <w:proofErr w:type="spellEnd"/>
      <w:r w:rsidRPr="00423D9C">
        <w:t xml:space="preserve">, A., </w:t>
      </w:r>
      <w:proofErr w:type="spellStart"/>
      <w:r w:rsidRPr="00423D9C">
        <w:t>Lukner</w:t>
      </w:r>
      <w:proofErr w:type="spellEnd"/>
      <w:r w:rsidRPr="00423D9C">
        <w:t xml:space="preserve">, H., </w:t>
      </w:r>
      <w:proofErr w:type="spellStart"/>
      <w:r w:rsidRPr="00423D9C">
        <w:t>Kogermann</w:t>
      </w:r>
      <w:proofErr w:type="spellEnd"/>
      <w:r w:rsidRPr="00423D9C">
        <w:t xml:space="preserve">, K., &amp; Sepp, T. (2021). Data sharing practices and data availability upon request differ across scientific disciplines. </w:t>
      </w:r>
      <w:r w:rsidRPr="00423D9C">
        <w:rPr>
          <w:i/>
          <w:iCs/>
        </w:rPr>
        <w:t>Scientific Data</w:t>
      </w:r>
      <w:r w:rsidRPr="00423D9C">
        <w:t xml:space="preserve">, </w:t>
      </w:r>
      <w:r w:rsidRPr="00423D9C">
        <w:rPr>
          <w:i/>
          <w:iCs/>
        </w:rPr>
        <w:t>8</w:t>
      </w:r>
      <w:r w:rsidRPr="00423D9C">
        <w:t>(1), Article 1. https://doi.org/10.1038/s41597-021-00981-0</w:t>
      </w:r>
    </w:p>
    <w:p w14:paraId="26E4ED0B" w14:textId="77777777" w:rsidR="00423D9C" w:rsidRPr="00423D9C" w:rsidRDefault="00423D9C" w:rsidP="008F1C73">
      <w:pPr>
        <w:pStyle w:val="Bibliography"/>
      </w:pPr>
      <w:r w:rsidRPr="00423D9C">
        <w:t xml:space="preserve">The Psychological Record. (2023). </w:t>
      </w:r>
      <w:r w:rsidRPr="00423D9C">
        <w:rPr>
          <w:i/>
          <w:iCs/>
        </w:rPr>
        <w:t>Instructions for Authors</w:t>
      </w:r>
      <w:r w:rsidRPr="00423D9C">
        <w:t>. Springer. https://www.springer.com/journal/40732/submission-guidelines</w:t>
      </w:r>
    </w:p>
    <w:p w14:paraId="37668B46" w14:textId="77777777" w:rsidR="00423D9C" w:rsidRPr="00423D9C" w:rsidRDefault="00423D9C" w:rsidP="008F1C73">
      <w:pPr>
        <w:pStyle w:val="Bibliography"/>
      </w:pPr>
      <w:r w:rsidRPr="00423D9C">
        <w:t xml:space="preserve">Wicherts, J. M., Bakker, M., &amp; Molenaar, D. (2011). Willingness to share research data is related to the strength of the evidence and the quality of reporting of statistical results. </w:t>
      </w:r>
      <w:r w:rsidRPr="00423D9C">
        <w:rPr>
          <w:i/>
          <w:iCs/>
        </w:rPr>
        <w:t>PLOS ONE</w:t>
      </w:r>
      <w:r w:rsidRPr="00423D9C">
        <w:t xml:space="preserve">, </w:t>
      </w:r>
      <w:r w:rsidRPr="00423D9C">
        <w:rPr>
          <w:i/>
          <w:iCs/>
        </w:rPr>
        <w:t>6</w:t>
      </w:r>
      <w:r w:rsidRPr="00423D9C">
        <w:t>(11), e26828. https://doi.org/10.1371/journal.pone.0026828</w:t>
      </w:r>
    </w:p>
    <w:p w14:paraId="73F9D2D2" w14:textId="77777777" w:rsidR="00423D9C" w:rsidRPr="00423D9C" w:rsidRDefault="00423D9C" w:rsidP="008F1C73">
      <w:pPr>
        <w:pStyle w:val="Bibliography"/>
      </w:pPr>
      <w:r w:rsidRPr="00423D9C">
        <w:t xml:space="preserve">Wicherts, J. M., Borsboom, D., Kats, J., &amp; Molenaar, D. (2006). The poor availability of psychological research data for reanalysis. </w:t>
      </w:r>
      <w:r w:rsidRPr="00423D9C">
        <w:rPr>
          <w:i/>
          <w:iCs/>
        </w:rPr>
        <w:t>American Psychologist</w:t>
      </w:r>
      <w:r w:rsidRPr="00423D9C">
        <w:t xml:space="preserve">, </w:t>
      </w:r>
      <w:r w:rsidRPr="00423D9C">
        <w:rPr>
          <w:i/>
          <w:iCs/>
        </w:rPr>
        <w:t>61</w:t>
      </w:r>
      <w:r w:rsidRPr="00423D9C">
        <w:t>(7), 726–728. https://doi.org/10.1037/0003-066X.61.7.726</w:t>
      </w:r>
    </w:p>
    <w:p w14:paraId="460A0B58" w14:textId="2D6F7DE1"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3-03-23T13:23:00Z" w:initials="IH">
    <w:p w14:paraId="1906FA1B" w14:textId="56A81F30" w:rsidR="004F6F70" w:rsidRPr="0069794E" w:rsidRDefault="004F6F70" w:rsidP="00F1010E">
      <w:pPr>
        <w:pStyle w:val="CommentText"/>
        <w:rPr>
          <w:sz w:val="18"/>
          <w:szCs w:val="18"/>
        </w:rPr>
      </w:pPr>
      <w:r w:rsidRPr="0069794E">
        <w:rPr>
          <w:rStyle w:val="CommentReference"/>
          <w:sz w:val="18"/>
          <w:szCs w:val="18"/>
        </w:rPr>
        <w:annotationRef/>
      </w:r>
      <w:r w:rsidRPr="0069794E">
        <w:rPr>
          <w:sz w:val="18"/>
          <w:szCs w:val="18"/>
        </w:rPr>
        <w:t>NB These results are preliminary as of 2023-03-23 and could change in the following way. Data for most articles is relatively firm: no reply has been received despite contacting multiple authors, or authors have replied and given a clear answer.</w:t>
      </w:r>
    </w:p>
    <w:p w14:paraId="4C6E2215" w14:textId="77777777" w:rsidR="004F6F70" w:rsidRPr="0069794E" w:rsidRDefault="004F6F70" w:rsidP="00F1010E">
      <w:pPr>
        <w:pStyle w:val="CommentText"/>
        <w:rPr>
          <w:sz w:val="18"/>
          <w:szCs w:val="18"/>
        </w:rPr>
      </w:pPr>
    </w:p>
    <w:p w14:paraId="7FA01F29" w14:textId="13096C59" w:rsidR="004F6F70" w:rsidRPr="0069794E" w:rsidRDefault="004F6F70" w:rsidP="00F1010E">
      <w:pPr>
        <w:pStyle w:val="CommentText"/>
        <w:rPr>
          <w:sz w:val="18"/>
          <w:szCs w:val="18"/>
        </w:rPr>
      </w:pPr>
      <w:r w:rsidRPr="0069794E">
        <w:rPr>
          <w:sz w:val="18"/>
          <w:szCs w:val="18"/>
        </w:rPr>
        <w:t>Remaining articles that could change from “not shared” to “shared” in the data:</w:t>
      </w:r>
    </w:p>
    <w:p w14:paraId="427F8589" w14:textId="77777777" w:rsidR="004F6F70" w:rsidRPr="0069794E" w:rsidRDefault="004F6F70" w:rsidP="00F1010E">
      <w:pPr>
        <w:pStyle w:val="CommentText"/>
        <w:rPr>
          <w:sz w:val="18"/>
          <w:szCs w:val="18"/>
        </w:rPr>
      </w:pPr>
    </w:p>
    <w:p w14:paraId="095F97C3" w14:textId="47AB19B4" w:rsidR="004F6F70" w:rsidRPr="0069794E" w:rsidRDefault="004F6F70" w:rsidP="00F1010E">
      <w:pPr>
        <w:pStyle w:val="CommentText"/>
        <w:numPr>
          <w:ilvl w:val="0"/>
          <w:numId w:val="2"/>
        </w:numPr>
        <w:rPr>
          <w:sz w:val="18"/>
          <w:szCs w:val="18"/>
        </w:rPr>
      </w:pPr>
      <w:r w:rsidRPr="0069794E">
        <w:rPr>
          <w:sz w:val="18"/>
          <w:szCs w:val="18"/>
        </w:rPr>
        <w:t xml:space="preserve"> An author of 2 articles stated they would get back to me, but did not indicate whether data sharing was possible. </w:t>
      </w:r>
    </w:p>
    <w:p w14:paraId="1C6F1450" w14:textId="428BF739" w:rsidR="004F6F70" w:rsidRPr="0069794E" w:rsidRDefault="004F6F70" w:rsidP="00F1010E">
      <w:pPr>
        <w:pStyle w:val="CommentText"/>
        <w:numPr>
          <w:ilvl w:val="0"/>
          <w:numId w:val="2"/>
        </w:numPr>
        <w:rPr>
          <w:sz w:val="18"/>
          <w:szCs w:val="18"/>
        </w:rPr>
      </w:pPr>
      <w:r w:rsidRPr="0069794E">
        <w:rPr>
          <w:sz w:val="18"/>
          <w:szCs w:val="18"/>
        </w:rPr>
        <w:t xml:space="preserve"> An author of 1 article stated they would share the data, but not when. I will be sending follow up emails.</w:t>
      </w:r>
    </w:p>
    <w:p w14:paraId="5E39E38B" w14:textId="13E0B1B5" w:rsidR="004F6F70" w:rsidRPr="0069794E" w:rsidRDefault="004F6F70" w:rsidP="00F1010E">
      <w:pPr>
        <w:pStyle w:val="CommentText"/>
        <w:numPr>
          <w:ilvl w:val="0"/>
          <w:numId w:val="2"/>
        </w:numPr>
        <w:rPr>
          <w:sz w:val="18"/>
          <w:szCs w:val="18"/>
        </w:rPr>
      </w:pPr>
      <w:r w:rsidRPr="0069794E">
        <w:rPr>
          <w:sz w:val="18"/>
          <w:szCs w:val="18"/>
        </w:rPr>
        <w:t xml:space="preserve"> An </w:t>
      </w:r>
      <w:r w:rsidRPr="0069794E">
        <w:rPr>
          <w:sz w:val="18"/>
          <w:szCs w:val="18"/>
        </w:rPr>
        <w:t>author</w:t>
      </w:r>
      <w:r w:rsidRPr="0069794E">
        <w:rPr>
          <w:sz w:val="18"/>
          <w:szCs w:val="18"/>
        </w:rPr>
        <w:t xml:space="preserve"> of 1 article said that they don’t think they can share for ethics reasons, but they will recheck and get back to me. </w:t>
      </w:r>
    </w:p>
    <w:p w14:paraId="72E27BF8" w14:textId="77777777" w:rsidR="004F6F70" w:rsidRPr="0069794E" w:rsidRDefault="004F6F70" w:rsidP="00F1010E">
      <w:pPr>
        <w:pStyle w:val="CommentText"/>
        <w:rPr>
          <w:sz w:val="18"/>
          <w:szCs w:val="18"/>
        </w:rPr>
      </w:pPr>
    </w:p>
    <w:p w14:paraId="194C4BAC" w14:textId="2ED1D582" w:rsidR="004F6F70" w:rsidRPr="0069794E" w:rsidRDefault="004F6F70" w:rsidP="00F1010E">
      <w:pPr>
        <w:pStyle w:val="CommentText"/>
        <w:rPr>
          <w:sz w:val="18"/>
          <w:szCs w:val="18"/>
        </w:rPr>
      </w:pPr>
      <w:r w:rsidRPr="0069794E">
        <w:rPr>
          <w:sz w:val="18"/>
          <w:szCs w:val="18"/>
        </w:rPr>
        <w:t>If all four articles’ data was shared, this would raise the sharing rate from 15% to 22%, which I think is still insufficient.</w:t>
      </w:r>
    </w:p>
    <w:p w14:paraId="3DC2E1CF" w14:textId="6C6AF4B0" w:rsidR="004F6F70" w:rsidRPr="0069794E" w:rsidRDefault="004F6F70" w:rsidP="00F1010E">
      <w:pPr>
        <w:pStyle w:val="CommentText"/>
        <w:rPr>
          <w:sz w:val="18"/>
          <w:szCs w:val="18"/>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C2E1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D15A" w16cex:dateUtc="2023-03-23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C2E1CF" w16cid:durableId="27C6D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E861C" w14:textId="77777777" w:rsidR="00B83453" w:rsidRDefault="00B83453" w:rsidP="00132E30">
      <w:r>
        <w:separator/>
      </w:r>
    </w:p>
  </w:endnote>
  <w:endnote w:type="continuationSeparator" w:id="0">
    <w:p w14:paraId="1C11AD36" w14:textId="77777777" w:rsidR="00B83453" w:rsidRDefault="00B83453"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4EDD2C" w14:textId="77777777" w:rsidR="00B83453" w:rsidRDefault="00B83453" w:rsidP="00132E30">
      <w:r>
        <w:separator/>
      </w:r>
    </w:p>
  </w:footnote>
  <w:footnote w:type="continuationSeparator" w:id="0">
    <w:p w14:paraId="27F531EB" w14:textId="77777777" w:rsidR="00B83453" w:rsidRDefault="00B83453" w:rsidP="00132E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105AF"/>
    <w:rsid w:val="00023E20"/>
    <w:rsid w:val="0003580B"/>
    <w:rsid w:val="00044078"/>
    <w:rsid w:val="00045E25"/>
    <w:rsid w:val="0005404C"/>
    <w:rsid w:val="00055FBA"/>
    <w:rsid w:val="00062593"/>
    <w:rsid w:val="00066D6E"/>
    <w:rsid w:val="00067B22"/>
    <w:rsid w:val="000863F1"/>
    <w:rsid w:val="000A62E0"/>
    <w:rsid w:val="000B03E8"/>
    <w:rsid w:val="000B1799"/>
    <w:rsid w:val="000B5D8F"/>
    <w:rsid w:val="000B6F94"/>
    <w:rsid w:val="000C2AC0"/>
    <w:rsid w:val="000C36EA"/>
    <w:rsid w:val="000C3801"/>
    <w:rsid w:val="000D4065"/>
    <w:rsid w:val="000E7322"/>
    <w:rsid w:val="000F702E"/>
    <w:rsid w:val="000F7D99"/>
    <w:rsid w:val="0010728E"/>
    <w:rsid w:val="00107DB2"/>
    <w:rsid w:val="00107F64"/>
    <w:rsid w:val="001306AA"/>
    <w:rsid w:val="00132E30"/>
    <w:rsid w:val="00153BF0"/>
    <w:rsid w:val="00164FB2"/>
    <w:rsid w:val="001679C4"/>
    <w:rsid w:val="001A3D1A"/>
    <w:rsid w:val="001A5E14"/>
    <w:rsid w:val="001A7F66"/>
    <w:rsid w:val="001B0BDA"/>
    <w:rsid w:val="001C1FBA"/>
    <w:rsid w:val="001F2D67"/>
    <w:rsid w:val="00206225"/>
    <w:rsid w:val="00224B98"/>
    <w:rsid w:val="0023200B"/>
    <w:rsid w:val="00232B58"/>
    <w:rsid w:val="002361C1"/>
    <w:rsid w:val="0023769B"/>
    <w:rsid w:val="002408F0"/>
    <w:rsid w:val="00255A7E"/>
    <w:rsid w:val="00283F25"/>
    <w:rsid w:val="002A30C2"/>
    <w:rsid w:val="002A5F78"/>
    <w:rsid w:val="002A70B7"/>
    <w:rsid w:val="002B2BE7"/>
    <w:rsid w:val="002B3DEE"/>
    <w:rsid w:val="002B5117"/>
    <w:rsid w:val="002B6AEC"/>
    <w:rsid w:val="002D1ECD"/>
    <w:rsid w:val="002E0AFC"/>
    <w:rsid w:val="002E11CA"/>
    <w:rsid w:val="002F2A68"/>
    <w:rsid w:val="00304F52"/>
    <w:rsid w:val="0031045A"/>
    <w:rsid w:val="003136AA"/>
    <w:rsid w:val="00313F69"/>
    <w:rsid w:val="00340B15"/>
    <w:rsid w:val="00357B69"/>
    <w:rsid w:val="00372392"/>
    <w:rsid w:val="0037519A"/>
    <w:rsid w:val="0038118F"/>
    <w:rsid w:val="003824C4"/>
    <w:rsid w:val="003924F0"/>
    <w:rsid w:val="003931A0"/>
    <w:rsid w:val="003A3DF2"/>
    <w:rsid w:val="003A56D3"/>
    <w:rsid w:val="003A74E0"/>
    <w:rsid w:val="003C4EBC"/>
    <w:rsid w:val="003D3635"/>
    <w:rsid w:val="003D77E9"/>
    <w:rsid w:val="003E7F14"/>
    <w:rsid w:val="003F3310"/>
    <w:rsid w:val="003F6752"/>
    <w:rsid w:val="003F6D08"/>
    <w:rsid w:val="004042A4"/>
    <w:rsid w:val="00414B73"/>
    <w:rsid w:val="00423D9C"/>
    <w:rsid w:val="00440666"/>
    <w:rsid w:val="00444986"/>
    <w:rsid w:val="004650CD"/>
    <w:rsid w:val="004665C3"/>
    <w:rsid w:val="004835E4"/>
    <w:rsid w:val="0048487D"/>
    <w:rsid w:val="00497391"/>
    <w:rsid w:val="004A4F62"/>
    <w:rsid w:val="004B0AE8"/>
    <w:rsid w:val="004B0D79"/>
    <w:rsid w:val="004B3AEA"/>
    <w:rsid w:val="004C0C81"/>
    <w:rsid w:val="004C5E19"/>
    <w:rsid w:val="004C5E2E"/>
    <w:rsid w:val="004D3593"/>
    <w:rsid w:val="004D77D9"/>
    <w:rsid w:val="004F6F70"/>
    <w:rsid w:val="005075C2"/>
    <w:rsid w:val="00513854"/>
    <w:rsid w:val="0051504C"/>
    <w:rsid w:val="00535501"/>
    <w:rsid w:val="00556BA0"/>
    <w:rsid w:val="00566C9D"/>
    <w:rsid w:val="0058443F"/>
    <w:rsid w:val="0059095A"/>
    <w:rsid w:val="00591526"/>
    <w:rsid w:val="005926FC"/>
    <w:rsid w:val="0059449D"/>
    <w:rsid w:val="005B42CA"/>
    <w:rsid w:val="005B6ACF"/>
    <w:rsid w:val="005C16AF"/>
    <w:rsid w:val="005C1E2A"/>
    <w:rsid w:val="005C3DE0"/>
    <w:rsid w:val="005C495A"/>
    <w:rsid w:val="005D7D6F"/>
    <w:rsid w:val="005F130E"/>
    <w:rsid w:val="005F7AA2"/>
    <w:rsid w:val="00606736"/>
    <w:rsid w:val="00614430"/>
    <w:rsid w:val="00620D0A"/>
    <w:rsid w:val="006260B5"/>
    <w:rsid w:val="0063042C"/>
    <w:rsid w:val="00643A4B"/>
    <w:rsid w:val="00650146"/>
    <w:rsid w:val="00655ABA"/>
    <w:rsid w:val="0066200B"/>
    <w:rsid w:val="006636B4"/>
    <w:rsid w:val="00664F28"/>
    <w:rsid w:val="006659DD"/>
    <w:rsid w:val="00671B52"/>
    <w:rsid w:val="0067321E"/>
    <w:rsid w:val="00677740"/>
    <w:rsid w:val="00677E10"/>
    <w:rsid w:val="0068395E"/>
    <w:rsid w:val="00683B17"/>
    <w:rsid w:val="00690B7B"/>
    <w:rsid w:val="00697393"/>
    <w:rsid w:val="0069794E"/>
    <w:rsid w:val="006A6C68"/>
    <w:rsid w:val="006D2C97"/>
    <w:rsid w:val="006D3A65"/>
    <w:rsid w:val="006E28D8"/>
    <w:rsid w:val="006E7F8E"/>
    <w:rsid w:val="006F30FF"/>
    <w:rsid w:val="00701F0A"/>
    <w:rsid w:val="00705A51"/>
    <w:rsid w:val="007136D9"/>
    <w:rsid w:val="007269FF"/>
    <w:rsid w:val="007527A1"/>
    <w:rsid w:val="007705DA"/>
    <w:rsid w:val="00770657"/>
    <w:rsid w:val="00772B40"/>
    <w:rsid w:val="007734CF"/>
    <w:rsid w:val="007749F7"/>
    <w:rsid w:val="00774C07"/>
    <w:rsid w:val="00796B16"/>
    <w:rsid w:val="007A5B3D"/>
    <w:rsid w:val="007B0C54"/>
    <w:rsid w:val="007B4490"/>
    <w:rsid w:val="007B45D8"/>
    <w:rsid w:val="007C0BCE"/>
    <w:rsid w:val="007D6D0A"/>
    <w:rsid w:val="007E6852"/>
    <w:rsid w:val="007F464A"/>
    <w:rsid w:val="008017FA"/>
    <w:rsid w:val="00812DBB"/>
    <w:rsid w:val="008134D3"/>
    <w:rsid w:val="0082611F"/>
    <w:rsid w:val="008448BE"/>
    <w:rsid w:val="00861195"/>
    <w:rsid w:val="008635F1"/>
    <w:rsid w:val="008742E9"/>
    <w:rsid w:val="00882C50"/>
    <w:rsid w:val="00890A13"/>
    <w:rsid w:val="00891592"/>
    <w:rsid w:val="008A24FF"/>
    <w:rsid w:val="008A3DF2"/>
    <w:rsid w:val="008C0980"/>
    <w:rsid w:val="008C1489"/>
    <w:rsid w:val="008C618D"/>
    <w:rsid w:val="008C6BE4"/>
    <w:rsid w:val="008D05B4"/>
    <w:rsid w:val="008F0C2D"/>
    <w:rsid w:val="008F1C73"/>
    <w:rsid w:val="008F2E64"/>
    <w:rsid w:val="0090003C"/>
    <w:rsid w:val="0090171F"/>
    <w:rsid w:val="009028DA"/>
    <w:rsid w:val="00905902"/>
    <w:rsid w:val="00906A34"/>
    <w:rsid w:val="0091527D"/>
    <w:rsid w:val="00921EF5"/>
    <w:rsid w:val="0092408A"/>
    <w:rsid w:val="0093630B"/>
    <w:rsid w:val="00937D16"/>
    <w:rsid w:val="00947D2E"/>
    <w:rsid w:val="00962A0D"/>
    <w:rsid w:val="009649DB"/>
    <w:rsid w:val="00971B28"/>
    <w:rsid w:val="00974149"/>
    <w:rsid w:val="00976261"/>
    <w:rsid w:val="0097747F"/>
    <w:rsid w:val="00980F64"/>
    <w:rsid w:val="00983AA6"/>
    <w:rsid w:val="00984246"/>
    <w:rsid w:val="009961E4"/>
    <w:rsid w:val="009B45AC"/>
    <w:rsid w:val="009C1A38"/>
    <w:rsid w:val="00A024F2"/>
    <w:rsid w:val="00A1421A"/>
    <w:rsid w:val="00A16B7F"/>
    <w:rsid w:val="00A23AAA"/>
    <w:rsid w:val="00A448A5"/>
    <w:rsid w:val="00A47396"/>
    <w:rsid w:val="00A4785C"/>
    <w:rsid w:val="00A47F36"/>
    <w:rsid w:val="00A56249"/>
    <w:rsid w:val="00A6257C"/>
    <w:rsid w:val="00A628BC"/>
    <w:rsid w:val="00A64042"/>
    <w:rsid w:val="00A6603F"/>
    <w:rsid w:val="00A75415"/>
    <w:rsid w:val="00A84E85"/>
    <w:rsid w:val="00AC69A3"/>
    <w:rsid w:val="00AF7A3D"/>
    <w:rsid w:val="00B0075A"/>
    <w:rsid w:val="00B01A52"/>
    <w:rsid w:val="00B10B23"/>
    <w:rsid w:val="00B14987"/>
    <w:rsid w:val="00B22929"/>
    <w:rsid w:val="00B2492E"/>
    <w:rsid w:val="00B2663E"/>
    <w:rsid w:val="00B31447"/>
    <w:rsid w:val="00B37120"/>
    <w:rsid w:val="00B51C5A"/>
    <w:rsid w:val="00B66184"/>
    <w:rsid w:val="00B673F2"/>
    <w:rsid w:val="00B760C6"/>
    <w:rsid w:val="00B82F1D"/>
    <w:rsid w:val="00B83453"/>
    <w:rsid w:val="00B93464"/>
    <w:rsid w:val="00BA0C26"/>
    <w:rsid w:val="00BA3B45"/>
    <w:rsid w:val="00BB65BC"/>
    <w:rsid w:val="00BC1227"/>
    <w:rsid w:val="00BC1576"/>
    <w:rsid w:val="00BC2FEE"/>
    <w:rsid w:val="00BD46F3"/>
    <w:rsid w:val="00BD49B5"/>
    <w:rsid w:val="00BF0AA2"/>
    <w:rsid w:val="00BF5B55"/>
    <w:rsid w:val="00C00608"/>
    <w:rsid w:val="00C020AB"/>
    <w:rsid w:val="00C04E59"/>
    <w:rsid w:val="00C10265"/>
    <w:rsid w:val="00C11FE2"/>
    <w:rsid w:val="00C1565D"/>
    <w:rsid w:val="00C215E4"/>
    <w:rsid w:val="00C252AA"/>
    <w:rsid w:val="00C35BC5"/>
    <w:rsid w:val="00C374F8"/>
    <w:rsid w:val="00C402E7"/>
    <w:rsid w:val="00C5085A"/>
    <w:rsid w:val="00C50B2E"/>
    <w:rsid w:val="00C607D2"/>
    <w:rsid w:val="00C71F9D"/>
    <w:rsid w:val="00C76D9B"/>
    <w:rsid w:val="00C827A3"/>
    <w:rsid w:val="00C84677"/>
    <w:rsid w:val="00C917F2"/>
    <w:rsid w:val="00CA0095"/>
    <w:rsid w:val="00CB1006"/>
    <w:rsid w:val="00CC3567"/>
    <w:rsid w:val="00CC7D58"/>
    <w:rsid w:val="00CE2115"/>
    <w:rsid w:val="00CE4808"/>
    <w:rsid w:val="00CE7690"/>
    <w:rsid w:val="00CF53E2"/>
    <w:rsid w:val="00CF6594"/>
    <w:rsid w:val="00CF6D8C"/>
    <w:rsid w:val="00D060AF"/>
    <w:rsid w:val="00D10CBA"/>
    <w:rsid w:val="00D22DEF"/>
    <w:rsid w:val="00D254AF"/>
    <w:rsid w:val="00D30FF3"/>
    <w:rsid w:val="00D37167"/>
    <w:rsid w:val="00D4760B"/>
    <w:rsid w:val="00D61F45"/>
    <w:rsid w:val="00D67E83"/>
    <w:rsid w:val="00D72CB3"/>
    <w:rsid w:val="00D75410"/>
    <w:rsid w:val="00D81AFB"/>
    <w:rsid w:val="00D81CEE"/>
    <w:rsid w:val="00D9185E"/>
    <w:rsid w:val="00D928DD"/>
    <w:rsid w:val="00DA4798"/>
    <w:rsid w:val="00DB13D2"/>
    <w:rsid w:val="00DB19AD"/>
    <w:rsid w:val="00DC6F43"/>
    <w:rsid w:val="00DD3951"/>
    <w:rsid w:val="00DD3E23"/>
    <w:rsid w:val="00DD6B89"/>
    <w:rsid w:val="00DE1366"/>
    <w:rsid w:val="00DF55B5"/>
    <w:rsid w:val="00E00BFF"/>
    <w:rsid w:val="00E020D3"/>
    <w:rsid w:val="00E054F8"/>
    <w:rsid w:val="00E17287"/>
    <w:rsid w:val="00E216A0"/>
    <w:rsid w:val="00E446B4"/>
    <w:rsid w:val="00E44C5E"/>
    <w:rsid w:val="00E46850"/>
    <w:rsid w:val="00E46ECE"/>
    <w:rsid w:val="00E52B73"/>
    <w:rsid w:val="00E707F4"/>
    <w:rsid w:val="00E73213"/>
    <w:rsid w:val="00E74E1D"/>
    <w:rsid w:val="00E75441"/>
    <w:rsid w:val="00E839B8"/>
    <w:rsid w:val="00E91A6C"/>
    <w:rsid w:val="00E938D0"/>
    <w:rsid w:val="00E957E6"/>
    <w:rsid w:val="00E9703C"/>
    <w:rsid w:val="00EA0666"/>
    <w:rsid w:val="00EA27FA"/>
    <w:rsid w:val="00EA2C4A"/>
    <w:rsid w:val="00ED39B4"/>
    <w:rsid w:val="00ED4272"/>
    <w:rsid w:val="00ED4CEC"/>
    <w:rsid w:val="00ED543F"/>
    <w:rsid w:val="00ED7602"/>
    <w:rsid w:val="00EE78FA"/>
    <w:rsid w:val="00EE7B61"/>
    <w:rsid w:val="00EF1B89"/>
    <w:rsid w:val="00EF387A"/>
    <w:rsid w:val="00F072DC"/>
    <w:rsid w:val="00F1010E"/>
    <w:rsid w:val="00F31212"/>
    <w:rsid w:val="00F31F8C"/>
    <w:rsid w:val="00F429AA"/>
    <w:rsid w:val="00F56229"/>
    <w:rsid w:val="00F652CB"/>
    <w:rsid w:val="00F66967"/>
    <w:rsid w:val="00F76155"/>
    <w:rsid w:val="00F829F7"/>
    <w:rsid w:val="00F82A9D"/>
    <w:rsid w:val="00F84FA4"/>
    <w:rsid w:val="00F92542"/>
    <w:rsid w:val="00F951E9"/>
    <w:rsid w:val="00F954C4"/>
    <w:rsid w:val="00FB0E84"/>
    <w:rsid w:val="00FC0855"/>
    <w:rsid w:val="00FD039E"/>
    <w:rsid w:val="00FD144A"/>
    <w:rsid w:val="00FD1981"/>
    <w:rsid w:val="00FD537B"/>
    <w:rsid w:val="00FD697B"/>
    <w:rsid w:val="00FE50D2"/>
    <w:rsid w:val="00FF151E"/>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nugzb/" TargetMode="External"/><Relationship Id="rId17" Type="http://schemas.openxmlformats.org/officeDocument/2006/relationships/fontTable" Target="fontTable.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yperlink" Target="mailto:ian.hussey@icloud.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8</TotalTime>
  <Pages>6</Pages>
  <Words>9800</Words>
  <Characters>55860</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684</cp:revision>
  <dcterms:created xsi:type="dcterms:W3CDTF">2023-03-22T18:02:00Z</dcterms:created>
  <dcterms:modified xsi:type="dcterms:W3CDTF">2023-03-2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5CwhJTG0"/&gt;&lt;style id="http://www.zotero.org/styles/apa" locale="en-US" hasBibliography="1" bibliographyStyleHasBeenSet="1"/&gt;&lt;prefs&gt;&lt;pref name="fieldType" value="Field"/&gt;&lt;/prefs&gt;&lt;/data&gt;</vt:lpwstr>
  </property>
</Properties>
</file>